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77777777" w:rsidR="00F861F9" w:rsidRPr="00280F56" w:rsidRDefault="00F861F9" w:rsidP="00F861F9">
      <w:pPr>
        <w:pStyle w:val="BodyText"/>
        <w:jc w:val="right"/>
        <w:rPr>
          <w:i/>
          <w:iCs/>
          <w:lang w:eastAsia="zh-CN"/>
        </w:rPr>
      </w:pPr>
      <w:r w:rsidRPr="00280F56">
        <w:rPr>
          <w:i/>
          <w:iCs/>
          <w:lang w:eastAsia="zh-CN"/>
        </w:rPr>
        <w:t>(Brett 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F218C">
          <w:rPr>
            <w:webHidden/>
          </w:rPr>
          <w:t>2</w:t>
        </w:r>
        <w:r w:rsidR="002F218C">
          <w:rPr>
            <w:webHidden/>
          </w:rPr>
          <w:fldChar w:fldCharType="end"/>
        </w:r>
      </w:hyperlink>
    </w:p>
    <w:p w14:paraId="5FB8B44C" w14:textId="3111DBA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F218C">
          <w:rPr>
            <w:webHidden/>
          </w:rPr>
          <w:t>2</w:t>
        </w:r>
        <w:r w:rsidR="002F218C">
          <w:rPr>
            <w:webHidden/>
          </w:rPr>
          <w:fldChar w:fldCharType="end"/>
        </w:r>
      </w:hyperlink>
    </w:p>
    <w:p w14:paraId="4BE9C424" w14:textId="4BFDAF1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F218C">
          <w:rPr>
            <w:webHidden/>
          </w:rPr>
          <w:t>3</w:t>
        </w:r>
        <w:r w:rsidR="002F218C">
          <w:rPr>
            <w:webHidden/>
          </w:rPr>
          <w:fldChar w:fldCharType="end"/>
        </w:r>
      </w:hyperlink>
    </w:p>
    <w:p w14:paraId="62166E92" w14:textId="606F9862"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7" w:history="1">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r w:rsidR="002F218C">
          <w:rPr>
            <w:webHidden/>
          </w:rPr>
          <w:t>6</w:t>
        </w:r>
        <w:r w:rsidR="002F218C">
          <w:rPr>
            <w:webHidden/>
          </w:rPr>
          <w:fldChar w:fldCharType="end"/>
        </w:r>
      </w:hyperlink>
    </w:p>
    <w:p w14:paraId="119CBA8C" w14:textId="48F12E2E"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8" w:history="1">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r w:rsidR="002F218C">
          <w:rPr>
            <w:webHidden/>
          </w:rPr>
          <w:t>6</w:t>
        </w:r>
        <w:r w:rsidR="002F218C">
          <w:rPr>
            <w:webHidden/>
          </w:rPr>
          <w:fldChar w:fldCharType="end"/>
        </w:r>
      </w:hyperlink>
    </w:p>
    <w:p w14:paraId="44AD48BA" w14:textId="394FE06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9" w:history="1">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r w:rsidR="002F218C">
          <w:rPr>
            <w:webHidden/>
          </w:rPr>
          <w:t>6</w:t>
        </w:r>
        <w:r w:rsidR="002F218C">
          <w:rPr>
            <w:webHidden/>
          </w:rPr>
          <w:fldChar w:fldCharType="end"/>
        </w:r>
      </w:hyperlink>
    </w:p>
    <w:p w14:paraId="46CBE66E" w14:textId="798455F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30" w:history="1">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r w:rsidR="002F218C">
          <w:rPr>
            <w:webHidden/>
          </w:rPr>
          <w:t>7</w:t>
        </w:r>
        <w:r w:rsidR="002F218C">
          <w:rPr>
            <w:webHidden/>
          </w:rPr>
          <w:fldChar w:fldCharType="end"/>
        </w:r>
      </w:hyperlink>
    </w:p>
    <w:p w14:paraId="1753E228" w14:textId="59220549"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31" w:history="1">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r w:rsidR="002F218C">
          <w:rPr>
            <w:webHidden/>
          </w:rPr>
          <w:t>9</w:t>
        </w:r>
        <w:r w:rsidR="002F218C">
          <w:rPr>
            <w:webHidden/>
          </w:rPr>
          <w:fldChar w:fldCharType="end"/>
        </w:r>
      </w:hyperlink>
    </w:p>
    <w:p w14:paraId="0817C3FE" w14:textId="0DB0BC28"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2" w:history="1">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r w:rsidR="002F218C">
          <w:rPr>
            <w:webHidden/>
          </w:rPr>
          <w:t>9</w:t>
        </w:r>
        <w:r w:rsidR="002F218C">
          <w:rPr>
            <w:webHidden/>
          </w:rPr>
          <w:fldChar w:fldCharType="end"/>
        </w:r>
      </w:hyperlink>
    </w:p>
    <w:p w14:paraId="12C6A83D" w14:textId="737D6990"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3" w:history="1">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r w:rsidR="002F218C">
          <w:rPr>
            <w:webHidden/>
          </w:rPr>
          <w:t>9</w:t>
        </w:r>
        <w:r w:rsidR="002F218C">
          <w:rPr>
            <w:webHidden/>
          </w:rPr>
          <w:fldChar w:fldCharType="end"/>
        </w:r>
      </w:hyperlink>
    </w:p>
    <w:p w14:paraId="6A30F224" w14:textId="7A32D3E1"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4" w:history="1">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r w:rsidR="002F218C">
          <w:rPr>
            <w:webHidden/>
          </w:rPr>
          <w:t>10</w:t>
        </w:r>
        <w:r w:rsidR="002F218C">
          <w:rPr>
            <w:webHidden/>
          </w:rPr>
          <w:fldChar w:fldCharType="end"/>
        </w:r>
      </w:hyperlink>
    </w:p>
    <w:p w14:paraId="72C641F1" w14:textId="7102446D"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5" w:history="1">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r w:rsidR="002F218C">
          <w:rPr>
            <w:webHidden/>
          </w:rPr>
          <w:t>18</w:t>
        </w:r>
        <w:r w:rsidR="002F218C">
          <w:rPr>
            <w:webHidden/>
          </w:rPr>
          <w:fldChar w:fldCharType="end"/>
        </w:r>
      </w:hyperlink>
    </w:p>
    <w:p w14:paraId="3ADCA5D9" w14:textId="166F0817"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6" w:history="1">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r w:rsidR="002F218C">
          <w:rPr>
            <w:webHidden/>
          </w:rPr>
          <w:t>19</w:t>
        </w:r>
        <w:r w:rsidR="002F218C">
          <w:rPr>
            <w:webHidden/>
          </w:rPr>
          <w:fldChar w:fldCharType="end"/>
        </w:r>
      </w:hyperlink>
    </w:p>
    <w:p w14:paraId="3DD353DE" w14:textId="0F2D485E"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7" w:history="1">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r w:rsidR="002F218C">
          <w:rPr>
            <w:webHidden/>
          </w:rPr>
          <w:t>27</w:t>
        </w:r>
        <w:r w:rsidR="002F218C">
          <w:rPr>
            <w:webHidden/>
          </w:rPr>
          <w:fldChar w:fldCharType="end"/>
        </w:r>
      </w:hyperlink>
    </w:p>
    <w:p w14:paraId="6F4543E9" w14:textId="28995DB3"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8" w:history="1">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r w:rsidR="002F218C">
          <w:rPr>
            <w:webHidden/>
          </w:rPr>
          <w:t>39</w:t>
        </w:r>
        <w:r w:rsidR="002F218C">
          <w:rPr>
            <w:webHidden/>
          </w:rPr>
          <w:fldChar w:fldCharType="end"/>
        </w:r>
      </w:hyperlink>
    </w:p>
    <w:p w14:paraId="4F4B40CC" w14:textId="207D5F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9" w:history="1">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r w:rsidR="002F218C">
          <w:rPr>
            <w:webHidden/>
          </w:rPr>
          <w:t>39</w:t>
        </w:r>
        <w:r w:rsidR="002F218C">
          <w:rPr>
            <w:webHidden/>
          </w:rPr>
          <w:fldChar w:fldCharType="end"/>
        </w:r>
      </w:hyperlink>
    </w:p>
    <w:p w14:paraId="1501B564" w14:textId="5E13ED06"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0" w:history="1">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r w:rsidR="002F218C">
          <w:rPr>
            <w:webHidden/>
          </w:rPr>
          <w:t>40</w:t>
        </w:r>
        <w:r w:rsidR="002F218C">
          <w:rPr>
            <w:webHidden/>
          </w:rPr>
          <w:fldChar w:fldCharType="end"/>
        </w:r>
      </w:hyperlink>
    </w:p>
    <w:p w14:paraId="7D988AA7" w14:textId="1253D84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1" w:history="1">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r w:rsidR="002F218C">
          <w:rPr>
            <w:webHidden/>
          </w:rPr>
          <w:t>43</w:t>
        </w:r>
        <w:r w:rsidR="002F218C">
          <w:rPr>
            <w:webHidden/>
          </w:rPr>
          <w:fldChar w:fldCharType="end"/>
        </w:r>
      </w:hyperlink>
    </w:p>
    <w:p w14:paraId="600C13E4" w14:textId="0E4C615D"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2" w:history="1">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r w:rsidR="002F218C">
          <w:rPr>
            <w:webHidden/>
          </w:rPr>
          <w:t>43</w:t>
        </w:r>
        <w:r w:rsidR="002F218C">
          <w:rPr>
            <w:webHidden/>
          </w:rPr>
          <w:fldChar w:fldCharType="end"/>
        </w:r>
      </w:hyperlink>
    </w:p>
    <w:p w14:paraId="4A63E8F8" w14:textId="36A562EC"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3" w:history="1">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r w:rsidR="002F218C">
          <w:rPr>
            <w:webHidden/>
          </w:rPr>
          <w:t>43</w:t>
        </w:r>
        <w:r w:rsidR="002F218C">
          <w:rPr>
            <w:webHidden/>
          </w:rPr>
          <w:fldChar w:fldCharType="end"/>
        </w:r>
      </w:hyperlink>
    </w:p>
    <w:p w14:paraId="75ED5572" w14:textId="6A422F6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4" w:history="1">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r w:rsidR="002F218C">
          <w:rPr>
            <w:webHidden/>
          </w:rPr>
          <w:t>44</w:t>
        </w:r>
        <w:r w:rsidR="002F218C">
          <w:rPr>
            <w:webHidden/>
          </w:rPr>
          <w:fldChar w:fldCharType="end"/>
        </w:r>
      </w:hyperlink>
    </w:p>
    <w:p w14:paraId="2CF3F113" w14:textId="1E2AA1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5" w:history="1">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r w:rsidR="002F218C">
          <w:rPr>
            <w:webHidden/>
          </w:rPr>
          <w:t>46</w:t>
        </w:r>
        <w:r w:rsidR="002F218C">
          <w:rPr>
            <w:webHidden/>
          </w:rPr>
          <w:fldChar w:fldCharType="end"/>
        </w:r>
      </w:hyperlink>
    </w:p>
    <w:p w14:paraId="257426B8" w14:textId="45E1A5A7"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6" w:history="1">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r w:rsidR="002F218C">
          <w:rPr>
            <w:webHidden/>
          </w:rPr>
          <w:t>51</w:t>
        </w:r>
        <w:r w:rsidR="002F218C">
          <w:rPr>
            <w:webHidden/>
          </w:rPr>
          <w:fldChar w:fldCharType="end"/>
        </w:r>
      </w:hyperlink>
    </w:p>
    <w:p w14:paraId="73FE18E3" w14:textId="185426A9"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7" w:history="1">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r w:rsidR="002F218C">
          <w:rPr>
            <w:webHidden/>
          </w:rPr>
          <w:t>51</w:t>
        </w:r>
        <w:r w:rsidR="002F218C">
          <w:rPr>
            <w:webHidden/>
          </w:rPr>
          <w:fldChar w:fldCharType="end"/>
        </w:r>
      </w:hyperlink>
    </w:p>
    <w:p w14:paraId="760DB792" w14:textId="0E83C87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8" w:history="1">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r w:rsidR="002F218C">
          <w:rPr>
            <w:webHidden/>
          </w:rPr>
          <w:t>54</w:t>
        </w:r>
        <w:r w:rsidR="002F218C">
          <w:rPr>
            <w:webHidden/>
          </w:rPr>
          <w:fldChar w:fldCharType="end"/>
        </w:r>
      </w:hyperlink>
    </w:p>
    <w:p w14:paraId="074846AA" w14:textId="23C5120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9" w:history="1">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r w:rsidR="002F218C">
          <w:rPr>
            <w:webHidden/>
          </w:rPr>
          <w:t>56</w:t>
        </w:r>
        <w:r w:rsidR="002F218C">
          <w:rPr>
            <w:webHidden/>
          </w:rPr>
          <w:fldChar w:fldCharType="end"/>
        </w:r>
      </w:hyperlink>
    </w:p>
    <w:p w14:paraId="7ACBAD83" w14:textId="30374DE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0" w:history="1">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r w:rsidR="002F218C">
          <w:rPr>
            <w:webHidden/>
          </w:rPr>
          <w:t>61</w:t>
        </w:r>
        <w:r w:rsidR="002F218C">
          <w:rPr>
            <w:webHidden/>
          </w:rPr>
          <w:fldChar w:fldCharType="end"/>
        </w:r>
      </w:hyperlink>
    </w:p>
    <w:p w14:paraId="72CC7EE9" w14:textId="730406B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1" w:history="1">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r w:rsidR="002F218C">
          <w:rPr>
            <w:webHidden/>
          </w:rPr>
          <w:t>63</w:t>
        </w:r>
        <w:r w:rsidR="002F218C">
          <w:rPr>
            <w:webHidden/>
          </w:rPr>
          <w:fldChar w:fldCharType="end"/>
        </w:r>
      </w:hyperlink>
    </w:p>
    <w:p w14:paraId="2A2DA875" w14:textId="3F8F7B5F"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2" w:history="1">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r w:rsidR="002F218C">
          <w:rPr>
            <w:webHidden/>
          </w:rPr>
          <w:t>67</w:t>
        </w:r>
        <w:r w:rsidR="002F218C">
          <w:rPr>
            <w:webHidden/>
          </w:rPr>
          <w:fldChar w:fldCharType="end"/>
        </w:r>
      </w:hyperlink>
    </w:p>
    <w:p w14:paraId="34A45510" w14:textId="5883BCC6"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3" w:history="1">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Three Front </w:t>
        </w:r>
        <w:r w:rsidR="00C645EE">
          <w:rPr>
            <w:rStyle w:val="Hyperlink"/>
          </w:rPr>
          <w:t>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r w:rsidR="002F218C">
          <w:rPr>
            <w:webHidden/>
          </w:rPr>
          <w:t>78</w:t>
        </w:r>
        <w:r w:rsidR="002F218C">
          <w:rPr>
            <w:webHidden/>
          </w:rPr>
          <w:fldChar w:fldCharType="end"/>
        </w:r>
      </w:hyperlink>
    </w:p>
    <w:p w14:paraId="1F60285F" w14:textId="52A5D56C"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4" w:history="1">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All </w:t>
        </w:r>
        <w:r w:rsidR="00C645EE">
          <w:rPr>
            <w:rStyle w:val="Hyperlink"/>
          </w:rPr>
          <w:t>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r w:rsidR="002F218C">
          <w:rPr>
            <w:webHidden/>
          </w:rPr>
          <w:t>78</w:t>
        </w:r>
        <w:r w:rsidR="002F218C">
          <w:rPr>
            <w:webHidden/>
          </w:rPr>
          <w:fldChar w:fldCharType="end"/>
        </w:r>
      </w:hyperlink>
    </w:p>
    <w:p w14:paraId="46F98B05" w14:textId="01FCA5DA"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5" w:history="1">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Evaluating differing orientations of </w:t>
        </w:r>
        <w:r w:rsidR="00C645EE">
          <w:rPr>
            <w:rStyle w:val="Hyperlink"/>
          </w:rPr>
          <w:t>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r w:rsidR="002F218C">
          <w:rPr>
            <w:webHidden/>
          </w:rPr>
          <w:t>78</w:t>
        </w:r>
        <w:r w:rsidR="002F218C">
          <w:rPr>
            <w:webHidden/>
          </w:rPr>
          <w:fldChar w:fldCharType="end"/>
        </w:r>
      </w:hyperlink>
    </w:p>
    <w:p w14:paraId="6E5715BB" w14:textId="7A84F6F3"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6" w:history="1">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r w:rsidR="002F218C">
          <w:rPr>
            <w:webHidden/>
          </w:rPr>
          <w:t>80</w:t>
        </w:r>
        <w:r w:rsidR="002F218C">
          <w:rPr>
            <w:webHidden/>
          </w:rPr>
          <w:fldChar w:fldCharType="end"/>
        </w:r>
      </w:hyperlink>
    </w:p>
    <w:p w14:paraId="1DE99BC0" w14:textId="4E63A90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7" w:history="1">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r w:rsidR="002F218C">
          <w:rPr>
            <w:webHidden/>
          </w:rPr>
          <w:t>80</w:t>
        </w:r>
        <w:r w:rsidR="002F218C">
          <w:rPr>
            <w:webHidden/>
          </w:rPr>
          <w:fldChar w:fldCharType="end"/>
        </w:r>
      </w:hyperlink>
    </w:p>
    <w:p w14:paraId="2608CF1F" w14:textId="3C2CE9A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8" w:history="1">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r w:rsidR="002F218C">
          <w:rPr>
            <w:webHidden/>
          </w:rPr>
          <w:t>81</w:t>
        </w:r>
        <w:r w:rsidR="002F218C">
          <w:rPr>
            <w:webHidden/>
          </w:rPr>
          <w:fldChar w:fldCharType="end"/>
        </w:r>
      </w:hyperlink>
    </w:p>
    <w:p w14:paraId="3AFE9ED8" w14:textId="4BD7B2A2"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9" w:history="1">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r w:rsidR="002F218C">
          <w:rPr>
            <w:webHidden/>
          </w:rPr>
          <w:t>82</w:t>
        </w:r>
        <w:r w:rsidR="002F218C">
          <w:rPr>
            <w:webHidden/>
          </w:rPr>
          <w:fldChar w:fldCharType="end"/>
        </w:r>
      </w:hyperlink>
    </w:p>
    <w:p w14:paraId="5520A25A" w14:textId="3625DC8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0" w:history="1">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r w:rsidR="002F218C">
          <w:rPr>
            <w:webHidden/>
          </w:rPr>
          <w:t>84</w:t>
        </w:r>
        <w:r w:rsidR="002F218C">
          <w:rPr>
            <w:webHidden/>
          </w:rPr>
          <w:fldChar w:fldCharType="end"/>
        </w:r>
      </w:hyperlink>
    </w:p>
    <w:p w14:paraId="60014763" w14:textId="59F5FFBB"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1" w:history="1">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r w:rsidR="002F218C">
          <w:rPr>
            <w:webHidden/>
          </w:rPr>
          <w:t>84</w:t>
        </w:r>
        <w:r w:rsidR="002F218C">
          <w:rPr>
            <w:webHidden/>
          </w:rPr>
          <w:fldChar w:fldCharType="end"/>
        </w:r>
      </w:hyperlink>
    </w:p>
    <w:p w14:paraId="2C1C8200" w14:textId="6F5DB477"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2" w:history="1">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r w:rsidR="002F218C">
          <w:rPr>
            <w:webHidden/>
          </w:rPr>
          <w:t>84</w:t>
        </w:r>
        <w:r w:rsidR="002F218C">
          <w:rPr>
            <w:webHidden/>
          </w:rPr>
          <w:fldChar w:fldCharType="end"/>
        </w:r>
      </w:hyperlink>
    </w:p>
    <w:p w14:paraId="5CB3F617" w14:textId="524844D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3" w:history="1">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r w:rsidR="002F218C">
          <w:rPr>
            <w:webHidden/>
          </w:rPr>
          <w:t>86</w:t>
        </w:r>
        <w:r w:rsidR="002F218C">
          <w:rPr>
            <w:webHidden/>
          </w:rPr>
          <w:fldChar w:fldCharType="end"/>
        </w:r>
      </w:hyperlink>
    </w:p>
    <w:p w14:paraId="7EF4C41E" w14:textId="333C36EE"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4" w:history="1">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r w:rsidR="002F218C">
          <w:rPr>
            <w:webHidden/>
          </w:rPr>
          <w:t>87</w:t>
        </w:r>
        <w:r w:rsidR="002F218C">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37E26C41" w14:textId="77777777" w:rsidR="003744E0"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45FCBAA" w14:textId="550EB750" w:rsidR="003744E0" w:rsidRDefault="003744E0">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6624388 \h </w:instrText>
      </w:r>
      <w:r>
        <w:fldChar w:fldCharType="separate"/>
      </w:r>
      <w:r>
        <w:t>14</w:t>
      </w:r>
      <w:r>
        <w:fldChar w:fldCharType="end"/>
      </w:r>
    </w:p>
    <w:p w14:paraId="6A14E843" w14:textId="2DDFE764" w:rsidR="003744E0" w:rsidRDefault="003744E0">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624389 \h </w:instrText>
      </w:r>
      <w:r>
        <w:fldChar w:fldCharType="separate"/>
      </w:r>
      <w:r>
        <w:t>15</w:t>
      </w:r>
      <w:r>
        <w:fldChar w:fldCharType="end"/>
      </w:r>
    </w:p>
    <w:p w14:paraId="3F1F3253" w14:textId="27A99749" w:rsidR="003744E0" w:rsidRDefault="003744E0">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624390 \h </w:instrText>
      </w:r>
      <w:r>
        <w:fldChar w:fldCharType="separate"/>
      </w:r>
      <w:r>
        <w:t>17</w:t>
      </w:r>
      <w:r>
        <w:fldChar w:fldCharType="end"/>
      </w:r>
    </w:p>
    <w:p w14:paraId="2ADA67C8" w14:textId="72F8E0C2" w:rsidR="003744E0" w:rsidRDefault="003744E0">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624391 \h </w:instrText>
      </w:r>
      <w:r>
        <w:fldChar w:fldCharType="separate"/>
      </w:r>
      <w:r>
        <w:t>24</w:t>
      </w:r>
      <w:r>
        <w:fldChar w:fldCharType="end"/>
      </w:r>
    </w:p>
    <w:p w14:paraId="17CC1E07" w14:textId="7787DF79" w:rsidR="003744E0" w:rsidRDefault="003744E0">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624392 \h </w:instrText>
      </w:r>
      <w:r>
        <w:fldChar w:fldCharType="separate"/>
      </w:r>
      <w:r>
        <w:t>26</w:t>
      </w:r>
      <w:r>
        <w:fldChar w:fldCharType="end"/>
      </w:r>
    </w:p>
    <w:p w14:paraId="0CA8B921" w14:textId="639B1485" w:rsidR="003744E0" w:rsidRDefault="003744E0">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624393 \h </w:instrText>
      </w:r>
      <w:r>
        <w:fldChar w:fldCharType="separate"/>
      </w:r>
      <w:r>
        <w:t>48</w:t>
      </w:r>
      <w:r>
        <w:fldChar w:fldCharType="end"/>
      </w:r>
    </w:p>
    <w:p w14:paraId="3FD2DE83" w14:textId="3CBF2739" w:rsidR="003744E0" w:rsidRDefault="003744E0">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624394 \h </w:instrText>
      </w:r>
      <w:r>
        <w:fldChar w:fldCharType="separate"/>
      </w:r>
      <w:r>
        <w:t>50</w:t>
      </w:r>
      <w:r>
        <w:fldChar w:fldCharType="end"/>
      </w:r>
    </w:p>
    <w:p w14:paraId="17AF11EC" w14:textId="6BDEC554" w:rsidR="003744E0" w:rsidRDefault="003744E0">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624395 \h </w:instrText>
      </w:r>
      <w:r>
        <w:fldChar w:fldCharType="separate"/>
      </w:r>
      <w:r>
        <w:t>51</w:t>
      </w:r>
      <w:r>
        <w:fldChar w:fldCharType="end"/>
      </w:r>
    </w:p>
    <w:p w14:paraId="324F4568" w14:textId="481334B0" w:rsidR="003744E0" w:rsidRDefault="003744E0">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624396 \h </w:instrText>
      </w:r>
      <w:r>
        <w:fldChar w:fldCharType="separate"/>
      </w:r>
      <w:r>
        <w:t>51</w:t>
      </w:r>
      <w:r>
        <w:fldChar w:fldCharType="end"/>
      </w:r>
    </w:p>
    <w:p w14:paraId="262662E0" w14:textId="681F2F29" w:rsidR="003744E0" w:rsidRDefault="003744E0">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624397 \h </w:instrText>
      </w:r>
      <w:r>
        <w:fldChar w:fldCharType="separate"/>
      </w:r>
      <w:r>
        <w:t>52</w:t>
      </w:r>
      <w:r>
        <w:fldChar w:fldCharType="end"/>
      </w:r>
    </w:p>
    <w:p w14:paraId="29ABF8C7" w14:textId="40F0469A" w:rsidR="003744E0" w:rsidRDefault="003744E0">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624398 \h </w:instrText>
      </w:r>
      <w:r>
        <w:fldChar w:fldCharType="separate"/>
      </w:r>
      <w:r>
        <w:t>52</w:t>
      </w:r>
      <w:r>
        <w:fldChar w:fldCharType="end"/>
      </w:r>
    </w:p>
    <w:p w14:paraId="4573B61F" w14:textId="31535B2F" w:rsidR="003744E0" w:rsidRDefault="003744E0">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624399 \h </w:instrText>
      </w:r>
      <w:r>
        <w:fldChar w:fldCharType="separate"/>
      </w:r>
      <w:r>
        <w:t>53</w:t>
      </w:r>
      <w:r>
        <w:fldChar w:fldCharType="end"/>
      </w:r>
    </w:p>
    <w:p w14:paraId="031E9636" w14:textId="1CB8FF0C" w:rsidR="003744E0" w:rsidRDefault="003744E0">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624400 \h </w:instrText>
      </w:r>
      <w:r>
        <w:fldChar w:fldCharType="separate"/>
      </w:r>
      <w:r>
        <w:t>67</w:t>
      </w:r>
      <w:r>
        <w:fldChar w:fldCharType="end"/>
      </w:r>
    </w:p>
    <w:p w14:paraId="47754C04" w14:textId="61BF031F" w:rsidR="003744E0" w:rsidRDefault="003744E0">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624401 \h </w:instrText>
      </w:r>
      <w:r>
        <w:fldChar w:fldCharType="separate"/>
      </w:r>
      <w:r>
        <w:t>68</w:t>
      </w:r>
      <w:r>
        <w:fldChar w:fldCharType="end"/>
      </w:r>
    </w:p>
    <w:p w14:paraId="79F20A59" w14:textId="26C92062" w:rsidR="003744E0" w:rsidRDefault="003744E0">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624402 \h </w:instrText>
      </w:r>
      <w:r>
        <w:fldChar w:fldCharType="separate"/>
      </w:r>
      <w:r>
        <w:t>69</w:t>
      </w:r>
      <w:r>
        <w:fldChar w:fldCharType="end"/>
      </w:r>
    </w:p>
    <w:p w14:paraId="5583E175" w14:textId="359268E3" w:rsidR="003744E0" w:rsidRDefault="003744E0">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624403 \h </w:instrText>
      </w:r>
      <w:r>
        <w:fldChar w:fldCharType="separate"/>
      </w:r>
      <w:r>
        <w:t>74</w:t>
      </w:r>
      <w:r>
        <w:fldChar w:fldCharType="end"/>
      </w:r>
    </w:p>
    <w:p w14:paraId="3F6D1959" w14:textId="6125A38B" w:rsidR="003744E0" w:rsidRDefault="003744E0">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624404 \h </w:instrText>
      </w:r>
      <w:r>
        <w:fldChar w:fldCharType="separate"/>
      </w:r>
      <w:r>
        <w:t>74</w:t>
      </w:r>
      <w:r>
        <w:fldChar w:fldCharType="end"/>
      </w:r>
    </w:p>
    <w:p w14:paraId="57724EFC" w14:textId="2385F9A1" w:rsidR="003744E0" w:rsidRDefault="003744E0">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624405 \h </w:instrText>
      </w:r>
      <w:r>
        <w:fldChar w:fldCharType="separate"/>
      </w:r>
      <w:r>
        <w:t>76</w:t>
      </w:r>
      <w:r>
        <w:fldChar w:fldCharType="end"/>
      </w:r>
    </w:p>
    <w:p w14:paraId="574D09B7" w14:textId="379D8B4F" w:rsidR="003744E0" w:rsidRDefault="003744E0">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624406 \h </w:instrText>
      </w:r>
      <w:r>
        <w:fldChar w:fldCharType="separate"/>
      </w:r>
      <w:r>
        <w:t>76</w:t>
      </w:r>
      <w:r>
        <w:fldChar w:fldCharType="end"/>
      </w:r>
    </w:p>
    <w:p w14:paraId="417A8819" w14:textId="1CF94499" w:rsidR="003744E0" w:rsidRDefault="003744E0">
      <w:pPr>
        <w:pStyle w:val="TableofFigures"/>
        <w:rPr>
          <w:rFonts w:asciiTheme="minorHAnsi" w:eastAsiaTheme="minorEastAsia" w:hAnsiTheme="minorHAnsi" w:cstheme="minorBidi"/>
          <w:kern w:val="2"/>
          <w:szCs w:val="22"/>
          <w:lang w:eastAsia="zh-CN"/>
          <w14:ligatures w14:val="standardContextual"/>
        </w:rPr>
      </w:pPr>
      <w:r>
        <w:t>Using the inputs of all three front IMUs, the 10-layer neural network above trained with the Levenberg-Marquardt method performed as outlined in Tables 4.14 and 4.15.  Table 4.14 LM Training progress on 3 IMUs with 10-layer NN</w:t>
      </w:r>
      <w:r>
        <w:tab/>
      </w:r>
      <w:r>
        <w:fldChar w:fldCharType="begin"/>
      </w:r>
      <w:r>
        <w:instrText xml:space="preserve"> PAGEREF _Toc146624407 \h </w:instrText>
      </w:r>
      <w:r>
        <w:fldChar w:fldCharType="separate"/>
      </w:r>
      <w:r>
        <w:t>77</w:t>
      </w:r>
      <w:r>
        <w:fldChar w:fldCharType="end"/>
      </w:r>
    </w:p>
    <w:p w14:paraId="14C40006" w14:textId="3FDF677B" w:rsidR="003744E0" w:rsidRDefault="003744E0">
      <w:pPr>
        <w:pStyle w:val="TableofFigures"/>
        <w:rPr>
          <w:rFonts w:asciiTheme="minorHAnsi" w:eastAsiaTheme="minorEastAsia" w:hAnsiTheme="minorHAnsi" w:cstheme="minorBidi"/>
          <w:kern w:val="2"/>
          <w:szCs w:val="22"/>
          <w:lang w:eastAsia="zh-CN"/>
          <w14:ligatures w14:val="standardContextual"/>
        </w:rPr>
      </w:pPr>
      <w:r>
        <w:t>Table 4.15 LM Training results on 3 IMUs with 10-layer NN</w:t>
      </w:r>
      <w:r>
        <w:tab/>
      </w:r>
      <w:r>
        <w:fldChar w:fldCharType="begin"/>
      </w:r>
      <w:r>
        <w:instrText xml:space="preserve"> PAGEREF _Toc146624408 \h </w:instrText>
      </w:r>
      <w:r>
        <w:fldChar w:fldCharType="separate"/>
      </w:r>
      <w:r>
        <w:t>77</w:t>
      </w:r>
      <w:r>
        <w:fldChar w:fldCharType="end"/>
      </w:r>
    </w:p>
    <w:p w14:paraId="3E41B0F5" w14:textId="51FE4C2D" w:rsidR="003744E0" w:rsidRDefault="003744E0">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6624409 \h </w:instrText>
      </w:r>
      <w:r>
        <w:fldChar w:fldCharType="separate"/>
      </w:r>
      <w:r>
        <w:t>77</w:t>
      </w:r>
      <w:r>
        <w:fldChar w:fldCharType="end"/>
      </w:r>
    </w:p>
    <w:p w14:paraId="792E8B7B" w14:textId="332AF2FF" w:rsidR="003744E0" w:rsidRDefault="003744E0">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6624410 \h </w:instrText>
      </w:r>
      <w:r>
        <w:fldChar w:fldCharType="separate"/>
      </w:r>
      <w:r>
        <w:t>77</w:t>
      </w:r>
      <w:r>
        <w:fldChar w:fldCharType="end"/>
      </w:r>
    </w:p>
    <w:p w14:paraId="09A9DDC8" w14:textId="611AC1B8" w:rsidR="003744E0" w:rsidRDefault="003744E0">
      <w:pPr>
        <w:pStyle w:val="TableofFigures"/>
        <w:rPr>
          <w:rFonts w:asciiTheme="minorHAnsi" w:eastAsiaTheme="minorEastAsia" w:hAnsiTheme="minorHAnsi" w:cstheme="minorBidi"/>
          <w:kern w:val="2"/>
          <w:szCs w:val="22"/>
          <w:lang w:eastAsia="zh-CN"/>
          <w14:ligatures w14:val="standardContextual"/>
        </w:rPr>
      </w:pPr>
      <w:r>
        <w:t>Table 4.18 Bayesian Training progress on 3 IMUs with 10-layer NN</w:t>
      </w:r>
      <w:r>
        <w:tab/>
      </w:r>
      <w:r>
        <w:fldChar w:fldCharType="begin"/>
      </w:r>
      <w:r>
        <w:instrText xml:space="preserve"> PAGEREF _Toc146624411 \h </w:instrText>
      </w:r>
      <w:r>
        <w:fldChar w:fldCharType="separate"/>
      </w:r>
      <w:r>
        <w:t>78</w:t>
      </w:r>
      <w:r>
        <w:fldChar w:fldCharType="end"/>
      </w:r>
    </w:p>
    <w:p w14:paraId="54ADEAF1" w14:textId="266F1470" w:rsidR="003744E0" w:rsidRDefault="003744E0">
      <w:pPr>
        <w:pStyle w:val="TableofFigures"/>
        <w:rPr>
          <w:rFonts w:asciiTheme="minorHAnsi" w:eastAsiaTheme="minorEastAsia" w:hAnsiTheme="minorHAnsi" w:cstheme="minorBidi"/>
          <w:kern w:val="2"/>
          <w:szCs w:val="22"/>
          <w:lang w:eastAsia="zh-CN"/>
          <w14:ligatures w14:val="standardContextual"/>
        </w:rPr>
      </w:pPr>
      <w:r>
        <w:t>Table 4.19 Bayesian Training results on 3 IMUs with 10-layer NN</w:t>
      </w:r>
      <w:r>
        <w:tab/>
      </w:r>
      <w:r>
        <w:fldChar w:fldCharType="begin"/>
      </w:r>
      <w:r>
        <w:instrText xml:space="preserve"> PAGEREF _Toc146624412 \h </w:instrText>
      </w:r>
      <w:r>
        <w:fldChar w:fldCharType="separate"/>
      </w:r>
      <w:r>
        <w:t>78</w:t>
      </w:r>
      <w:r>
        <w:fldChar w:fldCharType="end"/>
      </w:r>
    </w:p>
    <w:p w14:paraId="2F1AFC9D" w14:textId="5F31DF7C" w:rsidR="003744E0" w:rsidRDefault="003744E0">
      <w:pPr>
        <w:pStyle w:val="TableofFigures"/>
        <w:rPr>
          <w:rFonts w:asciiTheme="minorHAnsi" w:eastAsiaTheme="minorEastAsia" w:hAnsiTheme="minorHAnsi" w:cstheme="minorBidi"/>
          <w:kern w:val="2"/>
          <w:szCs w:val="22"/>
          <w:lang w:eastAsia="zh-CN"/>
          <w14:ligatures w14:val="standardContextual"/>
        </w:rPr>
      </w:pPr>
      <w:r>
        <w:t>Table 4.20 Bayesian Training progress on 3 IMUs with 5-layer NN</w:t>
      </w:r>
      <w:r>
        <w:tab/>
      </w:r>
      <w:r>
        <w:fldChar w:fldCharType="begin"/>
      </w:r>
      <w:r>
        <w:instrText xml:space="preserve"> PAGEREF _Toc146624413 \h </w:instrText>
      </w:r>
      <w:r>
        <w:fldChar w:fldCharType="separate"/>
      </w:r>
      <w:r>
        <w:t>78</w:t>
      </w:r>
      <w:r>
        <w:fldChar w:fldCharType="end"/>
      </w:r>
    </w:p>
    <w:p w14:paraId="3959DD71" w14:textId="36FF7A16" w:rsidR="003744E0" w:rsidRDefault="003744E0">
      <w:pPr>
        <w:pStyle w:val="TableofFigures"/>
        <w:rPr>
          <w:rFonts w:asciiTheme="minorHAnsi" w:eastAsiaTheme="minorEastAsia" w:hAnsiTheme="minorHAnsi" w:cstheme="minorBidi"/>
          <w:kern w:val="2"/>
          <w:szCs w:val="22"/>
          <w:lang w:eastAsia="zh-CN"/>
          <w14:ligatures w14:val="standardContextual"/>
        </w:rPr>
      </w:pPr>
      <w:r>
        <w:t>Table 4.21 Bayesian Training results on 3 IMUs with 5-layer NN</w:t>
      </w:r>
      <w:r>
        <w:tab/>
      </w:r>
      <w:r>
        <w:fldChar w:fldCharType="begin"/>
      </w:r>
      <w:r>
        <w:instrText xml:space="preserve"> PAGEREF _Toc146624414 \h </w:instrText>
      </w:r>
      <w:r>
        <w:fldChar w:fldCharType="separate"/>
      </w:r>
      <w:r>
        <w:t>78</w:t>
      </w:r>
      <w:r>
        <w:fldChar w:fldCharType="end"/>
      </w:r>
    </w:p>
    <w:p w14:paraId="4790F9B0" w14:textId="24E005E8" w:rsidR="003744E0" w:rsidRDefault="003744E0">
      <w:pPr>
        <w:pStyle w:val="TableofFigures"/>
        <w:rPr>
          <w:rFonts w:asciiTheme="minorHAnsi" w:eastAsiaTheme="minorEastAsia" w:hAnsiTheme="minorHAnsi" w:cstheme="minorBidi"/>
          <w:kern w:val="2"/>
          <w:szCs w:val="22"/>
          <w:lang w:eastAsia="zh-CN"/>
          <w14:ligatures w14:val="standardContextual"/>
        </w:rPr>
      </w:pPr>
      <w:r>
        <w:t>Table 4.22 Scaled Conjugate Training progress on 3 IMUs with 10-layer NN</w:t>
      </w:r>
      <w:r>
        <w:tab/>
      </w:r>
      <w:r>
        <w:fldChar w:fldCharType="begin"/>
      </w:r>
      <w:r>
        <w:instrText xml:space="preserve"> PAGEREF _Toc146624415 \h </w:instrText>
      </w:r>
      <w:r>
        <w:fldChar w:fldCharType="separate"/>
      </w:r>
      <w:r>
        <w:t>78</w:t>
      </w:r>
      <w:r>
        <w:fldChar w:fldCharType="end"/>
      </w:r>
    </w:p>
    <w:p w14:paraId="1FC7B346" w14:textId="7513FF90" w:rsidR="003744E0" w:rsidRDefault="003744E0">
      <w:pPr>
        <w:pStyle w:val="TableofFigures"/>
        <w:rPr>
          <w:rFonts w:asciiTheme="minorHAnsi" w:eastAsiaTheme="minorEastAsia" w:hAnsiTheme="minorHAnsi" w:cstheme="minorBidi"/>
          <w:kern w:val="2"/>
          <w:szCs w:val="22"/>
          <w:lang w:eastAsia="zh-CN"/>
          <w14:ligatures w14:val="standardContextual"/>
        </w:rPr>
      </w:pPr>
      <w:r>
        <w:t>Table 4.23 Scaled Conjugate Training results on 3 IMUs with 10-layer NN</w:t>
      </w:r>
      <w:r>
        <w:tab/>
      </w:r>
      <w:r>
        <w:fldChar w:fldCharType="begin"/>
      </w:r>
      <w:r>
        <w:instrText xml:space="preserve"> PAGEREF _Toc146624416 \h </w:instrText>
      </w:r>
      <w:r>
        <w:fldChar w:fldCharType="separate"/>
      </w:r>
      <w:r>
        <w:t>79</w:t>
      </w:r>
      <w:r>
        <w:fldChar w:fldCharType="end"/>
      </w:r>
    </w:p>
    <w:p w14:paraId="4B355234" w14:textId="67507C1F" w:rsidR="003744E0" w:rsidRDefault="003744E0">
      <w:pPr>
        <w:pStyle w:val="TableofFigures"/>
        <w:rPr>
          <w:rFonts w:asciiTheme="minorHAnsi" w:eastAsiaTheme="minorEastAsia" w:hAnsiTheme="minorHAnsi" w:cstheme="minorBidi"/>
          <w:kern w:val="2"/>
          <w:szCs w:val="22"/>
          <w:lang w:eastAsia="zh-CN"/>
          <w14:ligatures w14:val="standardContextual"/>
        </w:rPr>
      </w:pPr>
      <w:r>
        <w:t>Table 4.24 Scaled Conjugate Training progress on 3 IMUs with 5-layer NN</w:t>
      </w:r>
      <w:r>
        <w:tab/>
      </w:r>
      <w:r>
        <w:fldChar w:fldCharType="begin"/>
      </w:r>
      <w:r>
        <w:instrText xml:space="preserve"> PAGEREF _Toc146624417 \h </w:instrText>
      </w:r>
      <w:r>
        <w:fldChar w:fldCharType="separate"/>
      </w:r>
      <w:r>
        <w:t>79</w:t>
      </w:r>
      <w:r>
        <w:fldChar w:fldCharType="end"/>
      </w:r>
    </w:p>
    <w:p w14:paraId="579F838F" w14:textId="00B55104" w:rsidR="003744E0" w:rsidRDefault="003744E0">
      <w:pPr>
        <w:pStyle w:val="TableofFigures"/>
        <w:rPr>
          <w:rFonts w:asciiTheme="minorHAnsi" w:eastAsiaTheme="minorEastAsia" w:hAnsiTheme="minorHAnsi" w:cstheme="minorBidi"/>
          <w:kern w:val="2"/>
          <w:szCs w:val="22"/>
          <w:lang w:eastAsia="zh-CN"/>
          <w14:ligatures w14:val="standardContextual"/>
        </w:rPr>
      </w:pPr>
      <w:r>
        <w:t>Table 4.25 Scaled Conjugate Training results on 3 IMUs with 5-layer NN</w:t>
      </w:r>
      <w:r>
        <w:tab/>
      </w:r>
      <w:r>
        <w:fldChar w:fldCharType="begin"/>
      </w:r>
      <w:r>
        <w:instrText xml:space="preserve"> PAGEREF _Toc146624418 \h </w:instrText>
      </w:r>
      <w:r>
        <w:fldChar w:fldCharType="separate"/>
      </w:r>
      <w:r>
        <w:t>79</w:t>
      </w:r>
      <w:r>
        <w:fldChar w:fldCharType="end"/>
      </w:r>
    </w:p>
    <w:p w14:paraId="1D86E9A8" w14:textId="5A4B2AC1" w:rsidR="003744E0" w:rsidRDefault="003744E0">
      <w:pPr>
        <w:pStyle w:val="TableofFigures"/>
        <w:rPr>
          <w:rFonts w:asciiTheme="minorHAnsi" w:eastAsiaTheme="minorEastAsia" w:hAnsiTheme="minorHAnsi" w:cstheme="minorBidi"/>
          <w:kern w:val="2"/>
          <w:szCs w:val="22"/>
          <w:lang w:eastAsia="zh-CN"/>
          <w14:ligatures w14:val="standardContextual"/>
        </w:rPr>
      </w:pPr>
      <w:r>
        <w:t>Table 4.26 LM Training progress on 5 IMUs with 10-layer NN</w:t>
      </w:r>
      <w:r>
        <w:tab/>
      </w:r>
      <w:r>
        <w:fldChar w:fldCharType="begin"/>
      </w:r>
      <w:r>
        <w:instrText xml:space="preserve"> PAGEREF _Toc146624419 \h </w:instrText>
      </w:r>
      <w:r>
        <w:fldChar w:fldCharType="separate"/>
      </w:r>
      <w:r>
        <w:t>79</w:t>
      </w:r>
      <w:r>
        <w:fldChar w:fldCharType="end"/>
      </w:r>
    </w:p>
    <w:p w14:paraId="5BBE8A4D" w14:textId="1F31F2DC" w:rsidR="003744E0" w:rsidRDefault="003744E0">
      <w:pPr>
        <w:pStyle w:val="TableofFigures"/>
        <w:rPr>
          <w:rFonts w:asciiTheme="minorHAnsi" w:eastAsiaTheme="minorEastAsia" w:hAnsiTheme="minorHAnsi" w:cstheme="minorBidi"/>
          <w:kern w:val="2"/>
          <w:szCs w:val="22"/>
          <w:lang w:eastAsia="zh-CN"/>
          <w14:ligatures w14:val="standardContextual"/>
        </w:rPr>
      </w:pPr>
      <w:r>
        <w:t>Table 4.27 LM Training results on 5 IMUs with 10-layer NN</w:t>
      </w:r>
      <w:r>
        <w:tab/>
      </w:r>
      <w:r>
        <w:fldChar w:fldCharType="begin"/>
      </w:r>
      <w:r>
        <w:instrText xml:space="preserve"> PAGEREF _Toc146624420 \h </w:instrText>
      </w:r>
      <w:r>
        <w:fldChar w:fldCharType="separate"/>
      </w:r>
      <w:r>
        <w:t>80</w:t>
      </w:r>
      <w:r>
        <w:fldChar w:fldCharType="end"/>
      </w:r>
    </w:p>
    <w:p w14:paraId="37CC959F" w14:textId="3AB8C3DF" w:rsidR="003744E0" w:rsidRDefault="003744E0">
      <w:pPr>
        <w:pStyle w:val="TableofFigures"/>
        <w:rPr>
          <w:rFonts w:asciiTheme="minorHAnsi" w:eastAsiaTheme="minorEastAsia" w:hAnsiTheme="minorHAnsi" w:cstheme="minorBidi"/>
          <w:kern w:val="2"/>
          <w:szCs w:val="22"/>
          <w:lang w:eastAsia="zh-CN"/>
          <w14:ligatures w14:val="standardContextual"/>
        </w:rPr>
      </w:pPr>
      <w:r>
        <w:t>Table 4.28 Bayesian Training progress on 5 IMUs with 10-layer NN</w:t>
      </w:r>
      <w:r>
        <w:tab/>
      </w:r>
      <w:r>
        <w:fldChar w:fldCharType="begin"/>
      </w:r>
      <w:r>
        <w:instrText xml:space="preserve"> PAGEREF _Toc146624421 \h </w:instrText>
      </w:r>
      <w:r>
        <w:fldChar w:fldCharType="separate"/>
      </w:r>
      <w:r>
        <w:t>80</w:t>
      </w:r>
      <w:r>
        <w:fldChar w:fldCharType="end"/>
      </w:r>
    </w:p>
    <w:p w14:paraId="3E94D2F2" w14:textId="3DE68383" w:rsidR="003744E0" w:rsidRDefault="003744E0">
      <w:pPr>
        <w:pStyle w:val="TableofFigures"/>
        <w:rPr>
          <w:rFonts w:asciiTheme="minorHAnsi" w:eastAsiaTheme="minorEastAsia" w:hAnsiTheme="minorHAnsi" w:cstheme="minorBidi"/>
          <w:kern w:val="2"/>
          <w:szCs w:val="22"/>
          <w:lang w:eastAsia="zh-CN"/>
          <w14:ligatures w14:val="standardContextual"/>
        </w:rPr>
      </w:pPr>
      <w:r>
        <w:t>Table 4.29 Bayesian Training results on 5 IMUs with 10-layer NN</w:t>
      </w:r>
      <w:r>
        <w:tab/>
      </w:r>
      <w:r>
        <w:fldChar w:fldCharType="begin"/>
      </w:r>
      <w:r>
        <w:instrText xml:space="preserve"> PAGEREF _Toc146624422 \h </w:instrText>
      </w:r>
      <w:r>
        <w:fldChar w:fldCharType="separate"/>
      </w:r>
      <w:r>
        <w:t>80</w:t>
      </w:r>
      <w:r>
        <w:fldChar w:fldCharType="end"/>
      </w:r>
    </w:p>
    <w:p w14:paraId="6E6D741D" w14:textId="52C5369C" w:rsidR="003744E0" w:rsidRDefault="003744E0">
      <w:pPr>
        <w:pStyle w:val="TableofFigures"/>
        <w:rPr>
          <w:rFonts w:asciiTheme="minorHAnsi" w:eastAsiaTheme="minorEastAsia" w:hAnsiTheme="minorHAnsi" w:cstheme="minorBidi"/>
          <w:kern w:val="2"/>
          <w:szCs w:val="22"/>
          <w:lang w:eastAsia="zh-CN"/>
          <w14:ligatures w14:val="standardContextual"/>
        </w:rPr>
      </w:pPr>
      <w:r>
        <w:t>Table 4.30 Scaled Conjugate Training progress on 5 IMUs with 10-layer NN</w:t>
      </w:r>
      <w:r>
        <w:tab/>
      </w:r>
      <w:r>
        <w:fldChar w:fldCharType="begin"/>
      </w:r>
      <w:r>
        <w:instrText xml:space="preserve"> PAGEREF _Toc146624423 \h </w:instrText>
      </w:r>
      <w:r>
        <w:fldChar w:fldCharType="separate"/>
      </w:r>
      <w:r>
        <w:t>80</w:t>
      </w:r>
      <w:r>
        <w:fldChar w:fldCharType="end"/>
      </w:r>
    </w:p>
    <w:p w14:paraId="780C7371" w14:textId="233E9EA6" w:rsidR="003744E0" w:rsidRDefault="003744E0">
      <w:pPr>
        <w:pStyle w:val="TableofFigures"/>
        <w:rPr>
          <w:rFonts w:asciiTheme="minorHAnsi" w:eastAsiaTheme="minorEastAsia" w:hAnsiTheme="minorHAnsi" w:cstheme="minorBidi"/>
          <w:kern w:val="2"/>
          <w:szCs w:val="22"/>
          <w:lang w:eastAsia="zh-CN"/>
          <w14:ligatures w14:val="standardContextual"/>
        </w:rPr>
      </w:pPr>
      <w:r>
        <w:t>Table 4.31 Scaled Conjugate Training results on 5 IMUs with 10-layer NN</w:t>
      </w:r>
      <w:r>
        <w:tab/>
      </w:r>
      <w:r>
        <w:fldChar w:fldCharType="begin"/>
      </w:r>
      <w:r>
        <w:instrText xml:space="preserve"> PAGEREF _Toc146624424 \h </w:instrText>
      </w:r>
      <w:r>
        <w:fldChar w:fldCharType="separate"/>
      </w:r>
      <w:r>
        <w:t>80</w:t>
      </w:r>
      <w:r>
        <w:fldChar w:fldCharType="end"/>
      </w:r>
    </w:p>
    <w:p w14:paraId="10B5C072" w14:textId="36C020D5" w:rsidR="003744E0" w:rsidRDefault="003744E0">
      <w:pPr>
        <w:pStyle w:val="TableofFigures"/>
        <w:rPr>
          <w:rFonts w:asciiTheme="minorHAnsi" w:eastAsiaTheme="minorEastAsia" w:hAnsiTheme="minorHAnsi" w:cstheme="minorBidi"/>
          <w:kern w:val="2"/>
          <w:szCs w:val="22"/>
          <w:lang w:eastAsia="zh-CN"/>
          <w14:ligatures w14:val="standardContextual"/>
        </w:rPr>
      </w:pPr>
      <w:r>
        <w:t>Table 4.32 Scaled Conjugate Training progress on 5 IMUs with 5-layer NN</w:t>
      </w:r>
      <w:r>
        <w:tab/>
      </w:r>
      <w:r>
        <w:fldChar w:fldCharType="begin"/>
      </w:r>
      <w:r>
        <w:instrText xml:space="preserve"> PAGEREF _Toc146624425 \h </w:instrText>
      </w:r>
      <w:r>
        <w:fldChar w:fldCharType="separate"/>
      </w:r>
      <w:r>
        <w:t>81</w:t>
      </w:r>
      <w:r>
        <w:fldChar w:fldCharType="end"/>
      </w:r>
    </w:p>
    <w:p w14:paraId="27A49BC6" w14:textId="4BD27E68" w:rsidR="003744E0" w:rsidRDefault="003744E0">
      <w:pPr>
        <w:pStyle w:val="TableofFigures"/>
        <w:rPr>
          <w:rFonts w:asciiTheme="minorHAnsi" w:eastAsiaTheme="minorEastAsia" w:hAnsiTheme="minorHAnsi" w:cstheme="minorBidi"/>
          <w:kern w:val="2"/>
          <w:szCs w:val="22"/>
          <w:lang w:eastAsia="zh-CN"/>
          <w14:ligatures w14:val="standardContextual"/>
        </w:rPr>
      </w:pPr>
      <w:r>
        <w:t>Table 4.33 Scaled Conjugate Training results on 5 IMUs with 5-layer NN</w:t>
      </w:r>
      <w:r>
        <w:tab/>
      </w:r>
      <w:r>
        <w:fldChar w:fldCharType="begin"/>
      </w:r>
      <w:r>
        <w:instrText xml:space="preserve"> PAGEREF _Toc146624426 \h </w:instrText>
      </w:r>
      <w:r>
        <w:fldChar w:fldCharType="separate"/>
      </w:r>
      <w:r>
        <w:t>81</w:t>
      </w:r>
      <w:r>
        <w:fldChar w:fldCharType="end"/>
      </w:r>
    </w:p>
    <w:p w14:paraId="70F8C3E8" w14:textId="78A08F7C" w:rsidR="003744E0" w:rsidRDefault="003744E0">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624427 \h </w:instrText>
      </w:r>
      <w:r>
        <w:fldChar w:fldCharType="separate"/>
      </w:r>
      <w:r>
        <w:t>87</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lastRenderedPageBreak/>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2677C3AE" w14:textId="1A63C88B"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r w:rsidR="00F24F35">
        <w:t>12</w:t>
      </w:r>
      <w:r w:rsidR="00F24F35">
        <w:fldChar w:fldCharType="end"/>
      </w:r>
    </w:p>
    <w:p w14:paraId="5B9AC2DA" w14:textId="418B992D"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r>
        <w:t>20</w:t>
      </w:r>
      <w:r>
        <w:fldChar w:fldCharType="end"/>
      </w:r>
    </w:p>
    <w:p w14:paraId="5B31FA76" w14:textId="095D08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r>
        <w:t>30</w:t>
      </w:r>
      <w:r>
        <w:fldChar w:fldCharType="end"/>
      </w:r>
    </w:p>
    <w:p w14:paraId="276275D5" w14:textId="678471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r>
        <w:t>33</w:t>
      </w:r>
      <w:r>
        <w:fldChar w:fldCharType="end"/>
      </w:r>
    </w:p>
    <w:p w14:paraId="074F349D" w14:textId="6A698C4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r>
        <w:t>34</w:t>
      </w:r>
      <w:r>
        <w:fldChar w:fldCharType="end"/>
      </w:r>
    </w:p>
    <w:p w14:paraId="04A22269" w14:textId="68D07656"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r>
        <w:t>36</w:t>
      </w:r>
      <w:r>
        <w:fldChar w:fldCharType="end"/>
      </w:r>
    </w:p>
    <w:p w14:paraId="5B0ED289" w14:textId="1543F0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r>
        <w:t>37</w:t>
      </w:r>
      <w:r>
        <w:fldChar w:fldCharType="end"/>
      </w:r>
    </w:p>
    <w:p w14:paraId="62AFBB0B" w14:textId="7D0F4C34"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r>
        <w:t>46</w:t>
      </w:r>
      <w:r>
        <w:fldChar w:fldCharType="end"/>
      </w:r>
    </w:p>
    <w:p w14:paraId="0AA776B5" w14:textId="071257D5"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r>
        <w:t>50</w:t>
      </w:r>
      <w:r>
        <w:fldChar w:fldCharType="end"/>
      </w:r>
    </w:p>
    <w:p w14:paraId="5581ABD5" w14:textId="04816A0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r>
        <w:t>54</w:t>
      </w:r>
      <w:r>
        <w:fldChar w:fldCharType="end"/>
      </w:r>
    </w:p>
    <w:p w14:paraId="6AA9FF6A" w14:textId="4B29A4F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r>
        <w:t>55</w:t>
      </w:r>
      <w:r>
        <w:fldChar w:fldCharType="end"/>
      </w:r>
    </w:p>
    <w:p w14:paraId="16B87B13" w14:textId="4BC91A9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r>
        <w:t>56</w:t>
      </w:r>
      <w:r>
        <w:fldChar w:fldCharType="end"/>
      </w:r>
    </w:p>
    <w:p w14:paraId="3E563B27" w14:textId="0C6361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r>
        <w:t>57</w:t>
      </w:r>
      <w:r>
        <w:fldChar w:fldCharType="end"/>
      </w:r>
    </w:p>
    <w:p w14:paraId="0D282A4D" w14:textId="3B3ECB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r>
        <w:t>57</w:t>
      </w:r>
      <w:r>
        <w:fldChar w:fldCharType="end"/>
      </w:r>
    </w:p>
    <w:p w14:paraId="58EB8B5C" w14:textId="4BC3A2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r>
        <w:t>58</w:t>
      </w:r>
      <w:r>
        <w:fldChar w:fldCharType="end"/>
      </w:r>
    </w:p>
    <w:p w14:paraId="5F4E3BE3" w14:textId="3E77CE1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r>
        <w:t>59</w:t>
      </w:r>
      <w:r>
        <w:fldChar w:fldCharType="end"/>
      </w:r>
    </w:p>
    <w:p w14:paraId="575C49C8" w14:textId="7ADD82F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r>
        <w:t>60</w:t>
      </w:r>
      <w:r>
        <w:fldChar w:fldCharType="end"/>
      </w:r>
    </w:p>
    <w:p w14:paraId="0A876117" w14:textId="356BD21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r>
        <w:t>61</w:t>
      </w:r>
      <w:r>
        <w:fldChar w:fldCharType="end"/>
      </w:r>
    </w:p>
    <w:p w14:paraId="06A46442" w14:textId="276297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r>
        <w:t>62</w:t>
      </w:r>
      <w:r>
        <w:fldChar w:fldCharType="end"/>
      </w:r>
    </w:p>
    <w:p w14:paraId="6BA6F497" w14:textId="6DD53CA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r>
        <w:t>62</w:t>
      </w:r>
      <w:r>
        <w:fldChar w:fldCharType="end"/>
      </w:r>
    </w:p>
    <w:p w14:paraId="7F024308" w14:textId="4CD2B7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r>
        <w:t>63</w:t>
      </w:r>
      <w:r>
        <w:fldChar w:fldCharType="end"/>
      </w:r>
    </w:p>
    <w:p w14:paraId="14D2859E" w14:textId="6B072AE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r>
        <w:t>64</w:t>
      </w:r>
      <w:r>
        <w:fldChar w:fldCharType="end"/>
      </w:r>
    </w:p>
    <w:p w14:paraId="6B5CADAD" w14:textId="025015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r>
        <w:t>65</w:t>
      </w:r>
      <w:r>
        <w:fldChar w:fldCharType="end"/>
      </w:r>
    </w:p>
    <w:p w14:paraId="5D7FB74A" w14:textId="7A68267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r>
        <w:t>65</w:t>
      </w:r>
      <w:r>
        <w:fldChar w:fldCharType="end"/>
      </w:r>
    </w:p>
    <w:p w14:paraId="07A76C06" w14:textId="1EA019A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r>
        <w:t>66</w:t>
      </w:r>
      <w:r>
        <w:fldChar w:fldCharType="end"/>
      </w:r>
    </w:p>
    <w:p w14:paraId="3CE7E95D" w14:textId="1F9A6A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r>
        <w:t>66</w:t>
      </w:r>
      <w:r>
        <w:fldChar w:fldCharType="end"/>
      </w:r>
    </w:p>
    <w:p w14:paraId="27F05DB1" w14:textId="5A5A89C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r>
        <w:t>66</w:t>
      </w:r>
      <w:r>
        <w:fldChar w:fldCharType="end"/>
      </w:r>
    </w:p>
    <w:p w14:paraId="4B471F06" w14:textId="6E2DBFF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r>
        <w:t>67</w:t>
      </w:r>
      <w:r>
        <w:fldChar w:fldCharType="end"/>
      </w:r>
    </w:p>
    <w:p w14:paraId="027E0D37" w14:textId="7192DF0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r>
        <w:t>67</w:t>
      </w:r>
      <w:r>
        <w:fldChar w:fldCharType="end"/>
      </w:r>
    </w:p>
    <w:p w14:paraId="38CD96E7" w14:textId="66BC7AE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r>
        <w:t>68</w:t>
      </w:r>
      <w:r>
        <w:fldChar w:fldCharType="end"/>
      </w:r>
    </w:p>
    <w:p w14:paraId="4222DDEF" w14:textId="20703E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r>
        <w:t>68</w:t>
      </w:r>
      <w:r>
        <w:fldChar w:fldCharType="end"/>
      </w:r>
    </w:p>
    <w:p w14:paraId="4EA8E547" w14:textId="6F9546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r>
        <w:t>69</w:t>
      </w:r>
      <w:r>
        <w:fldChar w:fldCharType="end"/>
      </w:r>
    </w:p>
    <w:p w14:paraId="4070AB43" w14:textId="67E8F9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r>
        <w:t>70</w:t>
      </w:r>
      <w:r>
        <w:fldChar w:fldCharType="end"/>
      </w:r>
    </w:p>
    <w:p w14:paraId="3D66F458" w14:textId="35308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r>
        <w:t>70</w:t>
      </w:r>
      <w:r>
        <w:fldChar w:fldCharType="end"/>
      </w:r>
    </w:p>
    <w:p w14:paraId="31B8A6FE" w14:textId="28D50B1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r>
        <w:t>71</w:t>
      </w:r>
      <w:r>
        <w:fldChar w:fldCharType="end"/>
      </w:r>
    </w:p>
    <w:p w14:paraId="13EB1BA5" w14:textId="3A87277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r>
        <w:t>71</w:t>
      </w:r>
      <w:r>
        <w:fldChar w:fldCharType="end"/>
      </w:r>
    </w:p>
    <w:p w14:paraId="3D90335A" w14:textId="15BE3D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r>
        <w:t>72</w:t>
      </w:r>
      <w:r>
        <w:fldChar w:fldCharType="end"/>
      </w:r>
    </w:p>
    <w:p w14:paraId="600ED631" w14:textId="11B97FF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r>
        <w:t>73</w:t>
      </w:r>
      <w:r>
        <w:fldChar w:fldCharType="end"/>
      </w:r>
    </w:p>
    <w:p w14:paraId="343BEF1E" w14:textId="3B5A30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r>
        <w:t>73</w:t>
      </w:r>
      <w:r>
        <w:fldChar w:fldCharType="end"/>
      </w:r>
    </w:p>
    <w:p w14:paraId="7A511927" w14:textId="26D5BD4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r>
        <w:t>74</w:t>
      </w:r>
      <w:r>
        <w:fldChar w:fldCharType="end"/>
      </w:r>
    </w:p>
    <w:p w14:paraId="143EE368" w14:textId="33AE961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r>
        <w:t>74</w:t>
      </w:r>
      <w:r>
        <w:fldChar w:fldCharType="end"/>
      </w:r>
    </w:p>
    <w:p w14:paraId="4BA6D889" w14:textId="57A7759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r>
        <w:t>74</w:t>
      </w:r>
      <w:r>
        <w:fldChar w:fldCharType="end"/>
      </w:r>
    </w:p>
    <w:p w14:paraId="5ACDCBBF" w14:textId="6C08A3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r>
        <w:t>75</w:t>
      </w:r>
      <w:r>
        <w:fldChar w:fldCharType="end"/>
      </w:r>
    </w:p>
    <w:p w14:paraId="240E3F45" w14:textId="0CFC07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r>
        <w:t>76</w:t>
      </w:r>
      <w:r>
        <w:fldChar w:fldCharType="end"/>
      </w:r>
    </w:p>
    <w:p w14:paraId="519E0E96" w14:textId="56BDF80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r>
        <w:t>76</w:t>
      </w:r>
      <w:r>
        <w:fldChar w:fldCharType="end"/>
      </w:r>
    </w:p>
    <w:p w14:paraId="37A26623" w14:textId="5945BC4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r>
        <w:t>77</w:t>
      </w:r>
      <w:r>
        <w:fldChar w:fldCharType="end"/>
      </w:r>
    </w:p>
    <w:p w14:paraId="6C3517CA" w14:textId="7BC53700"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r>
        <w:t>84</w:t>
      </w:r>
      <w:r>
        <w:fldChar w:fldCharType="end"/>
      </w:r>
    </w:p>
    <w:p w14:paraId="4BDEA0BC" w14:textId="0AE6572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r>
        <w:t>85</w:t>
      </w:r>
      <w:r>
        <w:fldChar w:fldCharType="end"/>
      </w:r>
    </w:p>
    <w:p w14:paraId="36C92BFB" w14:textId="5A3BF514"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r>
        <w:t>85</w:t>
      </w:r>
      <w:r>
        <w:fldChar w:fldCharType="end"/>
      </w:r>
    </w:p>
    <w:p w14:paraId="5EA9144C" w14:textId="24CFA4F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r>
        <w:t>85</w:t>
      </w:r>
      <w:r>
        <w:fldChar w:fldCharType="end"/>
      </w:r>
    </w:p>
    <w:p w14:paraId="177C98D4" w14:textId="2E13B6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r>
        <w:t>86</w:t>
      </w:r>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18"/>
      <w:commentRangeStart w:id="19"/>
      <w:commentRangeStart w:id="20"/>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18"/>
      <w:r w:rsidR="00811DC8" w:rsidRPr="00280F56">
        <w:rPr>
          <w:rStyle w:val="CommentReference"/>
          <w:rFonts w:asciiTheme="minorHAnsi" w:hAnsiTheme="minorHAnsi"/>
        </w:rPr>
        <w:commentReference w:id="18"/>
      </w:r>
      <w:commentRangeEnd w:id="19"/>
      <w:r w:rsidR="0035760E" w:rsidRPr="00280F56">
        <w:rPr>
          <w:rStyle w:val="CommentReference"/>
          <w:rFonts w:asciiTheme="minorHAnsi" w:hAnsiTheme="minorHAnsi"/>
        </w:rPr>
        <w:commentReference w:id="19"/>
      </w:r>
      <w:commentRangeEnd w:id="20"/>
      <w:r w:rsidR="00F24F35">
        <w:rPr>
          <w:rStyle w:val="CommentReference"/>
          <w:rFonts w:asciiTheme="minorHAnsi" w:hAnsiTheme="minorHAnsi"/>
        </w:rPr>
        <w:commentReference w:id="20"/>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1"/>
      <w:commentRangeEnd w:id="21"/>
      <w:r w:rsidR="00044542" w:rsidRPr="00280F56">
        <w:rPr>
          <w:rStyle w:val="CommentReference"/>
          <w:rFonts w:asciiTheme="minorHAnsi" w:hAnsiTheme="minorHAnsi"/>
        </w:rPr>
        <w:commentReference w:id="21"/>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2"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2"/>
    </w:p>
    <w:p w14:paraId="3054FED3" w14:textId="108F8329" w:rsidR="0094417A" w:rsidRPr="00280F56" w:rsidRDefault="009675CC" w:rsidP="0094417A">
      <w:pPr>
        <w:pStyle w:val="BodyText"/>
      </w:pPr>
      <w:bookmarkStart w:id="23"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1E958153" w:rsidR="00283CB1" w:rsidRPr="00280F56" w:rsidRDefault="00283CB1" w:rsidP="00352A0E">
      <w:pPr>
        <w:pStyle w:val="Caption"/>
      </w:pPr>
      <w:bookmarkStart w:id="24" w:name="_Toc146547280"/>
      <w:bookmarkStart w:id="25" w:name="_Toc146551640"/>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4"/>
      <w:bookmarkEnd w:id="25"/>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4C8CBFFB" w:rsidR="00F446C9" w:rsidRPr="00280F56" w:rsidRDefault="00F446C9" w:rsidP="00352A0E">
      <w:pPr>
        <w:pStyle w:val="Caption"/>
      </w:pPr>
      <w:bookmarkStart w:id="26" w:name="_Toc146546614"/>
      <w:bookmarkStart w:id="27" w:name="_Toc146547281"/>
      <w:bookmarkStart w:id="28" w:name="_Toc146624388"/>
      <w:r w:rsidRPr="00280F56">
        <w:t xml:space="preserve">Table </w:t>
      </w:r>
      <w:r w:rsidR="003744E0">
        <w:fldChar w:fldCharType="begin"/>
      </w:r>
      <w:r w:rsidR="003744E0">
        <w:instrText xml:space="preserve"> STYLEREF 1 \s </w:instrText>
      </w:r>
      <w:r w:rsidR="003744E0">
        <w:fldChar w:fldCharType="separate"/>
      </w:r>
      <w:r w:rsidR="003744E0">
        <w:t>1</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w:t>
      </w:r>
      <w:r w:rsidR="003744E0">
        <w:fldChar w:fldCharType="end"/>
      </w:r>
      <w:r w:rsidRPr="00280F56">
        <w:t xml:space="preserve"> </w:t>
      </w:r>
      <w:r w:rsidRPr="000C5E07">
        <w:rPr>
          <w:rStyle w:val="CaptionChar"/>
        </w:rPr>
        <w:t>Backhaul (long range) communication protocols compared.</w:t>
      </w:r>
      <w:bookmarkEnd w:id="26"/>
      <w:bookmarkEnd w:id="27"/>
      <w:bookmarkEnd w:id="28"/>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6AF21F8C" w:rsidR="00D2502A" w:rsidRPr="00280F56" w:rsidRDefault="00D2502A" w:rsidP="00352A0E">
      <w:pPr>
        <w:pStyle w:val="Caption"/>
      </w:pPr>
      <w:bookmarkStart w:id="29" w:name="_Toc146546615"/>
      <w:bookmarkStart w:id="30" w:name="_Toc146547282"/>
      <w:bookmarkStart w:id="31" w:name="_Toc146624389"/>
      <w:r w:rsidRPr="00280F56">
        <w:t xml:space="preserve">Table </w:t>
      </w:r>
      <w:r w:rsidR="003744E0">
        <w:fldChar w:fldCharType="begin"/>
      </w:r>
      <w:r w:rsidR="003744E0">
        <w:instrText xml:space="preserve"> STYLEREF 1 \s </w:instrText>
      </w:r>
      <w:r w:rsidR="003744E0">
        <w:fldChar w:fldCharType="separate"/>
      </w:r>
      <w:r w:rsidR="003744E0">
        <w:t>1</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w:t>
      </w:r>
      <w:r w:rsidR="003744E0">
        <w:fldChar w:fldCharType="end"/>
      </w:r>
      <w:r w:rsidRPr="00280F56">
        <w:t xml:space="preserve">  Short range communication protocols compared</w:t>
      </w:r>
      <w:bookmarkEnd w:id="29"/>
      <w:bookmarkEnd w:id="30"/>
      <w:bookmarkEnd w:id="31"/>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32"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32"/>
    </w:p>
    <w:p w14:paraId="38A4E553" w14:textId="77777777" w:rsidR="00030A9C" w:rsidRPr="00280F56" w:rsidRDefault="00030A9C">
      <w:pPr>
        <w:rPr>
          <w:rFonts w:ascii="Calibri" w:hAnsi="Calibri"/>
          <w:b/>
          <w:bCs/>
          <w:szCs w:val="20"/>
        </w:rPr>
      </w:pPr>
      <w:r w:rsidRPr="00280F56">
        <w:br w:type="page"/>
      </w:r>
    </w:p>
    <w:p w14:paraId="0F0CCF7E" w14:textId="08502843" w:rsidR="00F446C9" w:rsidRPr="00280F56" w:rsidRDefault="00D2502A" w:rsidP="00352A0E">
      <w:pPr>
        <w:pStyle w:val="Caption"/>
      </w:pPr>
      <w:bookmarkStart w:id="33" w:name="_Toc146546616"/>
      <w:bookmarkStart w:id="34" w:name="_Toc146547284"/>
      <w:bookmarkStart w:id="35" w:name="_Toc146624390"/>
      <w:r w:rsidRPr="00280F56">
        <w:lastRenderedPageBreak/>
        <w:t xml:space="preserve">Table </w:t>
      </w:r>
      <w:r w:rsidR="003744E0">
        <w:fldChar w:fldCharType="begin"/>
      </w:r>
      <w:r w:rsidR="003744E0">
        <w:instrText xml:space="preserve"> STYLEREF 1 \s </w:instrText>
      </w:r>
      <w:r w:rsidR="003744E0">
        <w:fldChar w:fldCharType="separate"/>
      </w:r>
      <w:r w:rsidR="003744E0">
        <w:t>1</w:t>
      </w:r>
      <w:r w:rsidR="003744E0">
        <w:fldChar w:fldCharType="end"/>
      </w:r>
      <w:r w:rsidR="003744E0">
        <w:t>.</w:t>
      </w:r>
      <w:r w:rsidR="003744E0">
        <w:fldChar w:fldCharType="begin"/>
      </w:r>
      <w:r w:rsidR="003744E0">
        <w:instrText xml:space="preserve"> SEQ Table \* ARABIC \s 1 </w:instrText>
      </w:r>
      <w:r w:rsidR="003744E0">
        <w:fldChar w:fldCharType="separate"/>
      </w:r>
      <w:r w:rsidR="003744E0">
        <w:t>3</w:t>
      </w:r>
      <w:r w:rsidR="003744E0">
        <w:fldChar w:fldCharType="end"/>
      </w:r>
      <w:r w:rsidRPr="00280F56">
        <w:t xml:space="preserve">  Communication proto</w:t>
      </w:r>
      <w:r w:rsidR="00713165">
        <w:t>c</w:t>
      </w:r>
      <w:r w:rsidRPr="00280F56">
        <w:t>ol</w:t>
      </w:r>
      <w:r w:rsidR="00424FD0" w:rsidRPr="00280F56">
        <w:t xml:space="preserve"> options available on a range of microcomputers</w:t>
      </w:r>
      <w:bookmarkEnd w:id="33"/>
      <w:bookmarkEnd w:id="34"/>
      <w:bookmarkEnd w:id="35"/>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6" w:name="_Toc146552335"/>
      <w:bookmarkEnd w:id="23"/>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6"/>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7" w:name="_Toc146552336"/>
      <w:r w:rsidRPr="00280F56">
        <w:lastRenderedPageBreak/>
        <w:t>Obstacle Avoidance</w:t>
      </w:r>
      <w:bookmarkEnd w:id="37"/>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8" w:name="_Toc137371634"/>
      <w:r w:rsidRPr="00280F56">
        <w:rPr>
          <w:noProof w:val="0"/>
        </w:rPr>
        <w:t>Typical Obstacle-detection sensors</w:t>
      </w:r>
      <w:bookmarkEnd w:id="38"/>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B5D943D" w:rsidR="004B3066" w:rsidRPr="00280F56" w:rsidRDefault="00121E32" w:rsidP="00352A0E">
      <w:pPr>
        <w:pStyle w:val="Caption"/>
      </w:pPr>
      <w:bookmarkStart w:id="39" w:name="_Toc146547285"/>
      <w:bookmarkStart w:id="40" w:name="_Toc146551641"/>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375FB6">
        <w:t xml:space="preserve">Obstacle detecting </w:t>
      </w:r>
      <w:r w:rsidRPr="00280F56">
        <w:t>Sensor Types</w:t>
      </w:r>
      <w:bookmarkEnd w:id="39"/>
      <w:bookmarkEnd w:id="40"/>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41"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41"/>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3DDFD708" w:rsidR="00F968EF" w:rsidRPr="00280F56" w:rsidRDefault="00F968EF" w:rsidP="00F94D59">
      <w:bookmarkStart w:id="42" w:name="_Toc146546617"/>
      <w:bookmarkStart w:id="43" w:name="_Toc146624391"/>
      <w:r w:rsidRPr="00280F56">
        <w:lastRenderedPageBreak/>
        <w:t xml:space="preserve">Table </w:t>
      </w:r>
      <w:r w:rsidR="003744E0">
        <w:fldChar w:fldCharType="begin"/>
      </w:r>
      <w:r w:rsidR="003744E0">
        <w:instrText xml:space="preserve"> STYLEREF 1 \s </w:instrText>
      </w:r>
      <w:r w:rsidR="003744E0">
        <w:fldChar w:fldCharType="separate"/>
      </w:r>
      <w:r w:rsidR="003744E0">
        <w:rPr>
          <w:noProof/>
        </w:rPr>
        <w:t>1</w:t>
      </w:r>
      <w:r w:rsidR="003744E0">
        <w:fldChar w:fldCharType="end"/>
      </w:r>
      <w:r w:rsidR="003744E0">
        <w:t>.</w:t>
      </w:r>
      <w:r w:rsidR="003744E0">
        <w:fldChar w:fldCharType="begin"/>
      </w:r>
      <w:r w:rsidR="003744E0">
        <w:instrText xml:space="preserve"> SEQ Table \* ARABIC \s 1 </w:instrText>
      </w:r>
      <w:r w:rsidR="003744E0">
        <w:fldChar w:fldCharType="separate"/>
      </w:r>
      <w:r w:rsidR="003744E0">
        <w:rPr>
          <w:noProof/>
        </w:rPr>
        <w:t>4</w:t>
      </w:r>
      <w:r w:rsidR="003744E0">
        <w:fldChar w:fldCharType="end"/>
      </w:r>
      <w:r w:rsidRPr="00280F56">
        <w:t xml:space="preserve">  Single obstacle-avoiding Sensor Summary</w:t>
      </w:r>
      <w:bookmarkEnd w:id="42"/>
      <w:bookmarkEnd w:id="43"/>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105E4EA0" w:rsidR="007720B1" w:rsidRDefault="007720B1" w:rsidP="00352A0E">
      <w:pPr>
        <w:pStyle w:val="Caption"/>
      </w:pPr>
      <w:bookmarkStart w:id="44" w:name="_Toc146546618"/>
      <w:bookmarkStart w:id="45" w:name="_Toc146547287"/>
      <w:bookmarkStart w:id="46" w:name="_Toc146624392"/>
      <w:r>
        <w:t xml:space="preserve">Table </w:t>
      </w:r>
      <w:r w:rsidR="003744E0">
        <w:fldChar w:fldCharType="begin"/>
      </w:r>
      <w:r w:rsidR="003744E0">
        <w:instrText xml:space="preserve"> STYLEREF 1 \s </w:instrText>
      </w:r>
      <w:r w:rsidR="003744E0">
        <w:fldChar w:fldCharType="separate"/>
      </w:r>
      <w:r w:rsidR="003744E0">
        <w:t>1</w:t>
      </w:r>
      <w:r w:rsidR="003744E0">
        <w:fldChar w:fldCharType="end"/>
      </w:r>
      <w:r w:rsidR="003744E0">
        <w:t>.</w:t>
      </w:r>
      <w:r w:rsidR="003744E0">
        <w:fldChar w:fldCharType="begin"/>
      </w:r>
      <w:r w:rsidR="003744E0">
        <w:instrText xml:space="preserve"> SEQ Table \* ARABIC \s 1 </w:instrText>
      </w:r>
      <w:r w:rsidR="003744E0">
        <w:fldChar w:fldCharType="separate"/>
      </w:r>
      <w:r w:rsidR="003744E0">
        <w:t>5</w:t>
      </w:r>
      <w:r w:rsidR="003744E0">
        <w:fldChar w:fldCharType="end"/>
      </w:r>
      <w:r>
        <w:t xml:space="preserve"> </w:t>
      </w:r>
      <w:r w:rsidR="00887A5E">
        <w:t>Simple r</w:t>
      </w:r>
      <w:r>
        <w:t>epresentation of a single video image</w:t>
      </w:r>
      <w:r w:rsidR="00887A5E">
        <w:t>.</w:t>
      </w:r>
      <w:bookmarkEnd w:id="44"/>
      <w:bookmarkEnd w:id="45"/>
      <w:bookmarkEnd w:id="46"/>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Pixel </w:t>
            </w:r>
            <w:proofErr w:type="gramStart"/>
            <w:r>
              <w:t>2..</w:t>
            </w:r>
            <w:proofErr w:type="gramEnd"/>
            <w:r>
              <w:t>(N-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7" w:name="_Toc146552337"/>
      <w:r w:rsidRPr="00280F56">
        <w:rPr>
          <w:rStyle w:val="Heading3Char"/>
          <w:noProof w:val="0"/>
        </w:rPr>
        <w:t>Image stabilisation</w:t>
      </w:r>
      <w:bookmarkEnd w:id="47"/>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48"/>
      <w:r w:rsidRPr="00280F56">
        <w:t xml:space="preserve">For an </w:t>
      </w:r>
      <w:r w:rsidR="000D2BD7">
        <w:t>i</w:t>
      </w:r>
      <w:r w:rsidRPr="00280F56">
        <w:t xml:space="preserve">nertial </w:t>
      </w:r>
      <w:commentRangeEnd w:id="48"/>
      <w:r w:rsidRPr="00280F56">
        <w:rPr>
          <w:rStyle w:val="CommentReference"/>
          <w:rFonts w:asciiTheme="minorHAnsi" w:hAnsiTheme="minorHAnsi"/>
        </w:rPr>
        <w:commentReference w:id="48"/>
      </w:r>
      <w:r w:rsidRPr="00280F56">
        <w:t>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11AC9217" w:rsidR="00D940A7" w:rsidRDefault="00D940A7" w:rsidP="00352A0E">
      <w:pPr>
        <w:pStyle w:val="Caption"/>
      </w:pPr>
      <w:bookmarkStart w:id="49" w:name="_Toc146547288"/>
      <w:bookmarkStart w:id="50" w:name="_Toc146551642"/>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9"/>
      <w:bookmarkEnd w:id="50"/>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51"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51"/>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52" w:name="_Toc146549495"/>
      <w:bookmarkStart w:id="53"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52"/>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53"/>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54" w:name="_Toc146547290"/>
      <w:bookmarkStart w:id="55"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54"/>
      <w:bookmarkEnd w:id="55"/>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6" w:name="_Toc146547291"/>
      <w:bookmarkStart w:id="57"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6"/>
      <w:bookmarkEnd w:id="57"/>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7A70D774" w:rsidR="00E15419" w:rsidRDefault="00E15419" w:rsidP="00352A0E">
      <w:pPr>
        <w:pStyle w:val="Caption"/>
      </w:pPr>
      <w:bookmarkStart w:id="58" w:name="_Toc146547292"/>
      <w:bookmarkStart w:id="59" w:name="_Toc146551643"/>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8"/>
      <w:bookmarkEnd w:id="59"/>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FC2FA61" w:rsidR="00D940A7" w:rsidRPr="00280F56" w:rsidRDefault="00D940A7" w:rsidP="00352A0E">
      <w:pPr>
        <w:pStyle w:val="Caption"/>
      </w:pPr>
      <w:bookmarkStart w:id="60" w:name="_Toc146547293"/>
      <w:bookmarkStart w:id="61" w:name="_Toc146551644"/>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60"/>
      <w:bookmarkEnd w:id="61"/>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6E3D14E3" w:rsidR="00D940A7" w:rsidRPr="00280F56" w:rsidRDefault="00D940A7" w:rsidP="00352A0E">
      <w:pPr>
        <w:pStyle w:val="Caption"/>
      </w:pPr>
      <w:bookmarkStart w:id="62" w:name="_Toc146547294"/>
      <w:bookmarkStart w:id="63" w:name="_Toc146551645"/>
      <w:r w:rsidRPr="00280F56">
        <w:lastRenderedPageBreak/>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2"/>
      <w:bookmarkEnd w:id="63"/>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2172E70" w:rsidR="00D940A7" w:rsidRPr="00280F56" w:rsidRDefault="00D940A7" w:rsidP="00352A0E">
      <w:pPr>
        <w:pStyle w:val="Caption"/>
      </w:pPr>
      <w:bookmarkStart w:id="64" w:name="_Toc146547295"/>
      <w:bookmarkStart w:id="65" w:name="_Toc146551646"/>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4"/>
      <w:bookmarkEnd w:id="65"/>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6" w:name="_Toc146552338"/>
      <w:r w:rsidRPr="00280F56">
        <w:rPr>
          <w:noProof w:val="0"/>
        </w:rPr>
        <w:t xml:space="preserve">Research </w:t>
      </w:r>
      <w:r w:rsidR="003B7727" w:rsidRPr="00280F56">
        <w:rPr>
          <w:noProof w:val="0"/>
        </w:rPr>
        <w:t>Objective</w:t>
      </w:r>
      <w:bookmarkEnd w:id="66"/>
    </w:p>
    <w:p w14:paraId="6CA7D24F" w14:textId="135D2EFD"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077AE0" w:rsidRPr="00280F56">
        <w:br/>
      </w:r>
    </w:p>
    <w:p w14:paraId="28990420" w14:textId="0291B353" w:rsidR="003B7727" w:rsidRPr="00280F56" w:rsidRDefault="001C34AD" w:rsidP="00E52802">
      <w:pPr>
        <w:pStyle w:val="Heading2"/>
        <w:rPr>
          <w:noProof w:val="0"/>
        </w:rPr>
      </w:pPr>
      <w:bookmarkStart w:id="67" w:name="_Toc146552339"/>
      <w:r w:rsidRPr="00280F56">
        <w:rPr>
          <w:noProof w:val="0"/>
        </w:rPr>
        <w:t xml:space="preserve">Thesis </w:t>
      </w:r>
      <w:r w:rsidR="00E52802" w:rsidRPr="00280F56">
        <w:rPr>
          <w:noProof w:val="0"/>
        </w:rPr>
        <w:t>Outline</w:t>
      </w:r>
      <w:bookmarkEnd w:id="67"/>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8" w:name="_Ref228692880"/>
    </w:p>
    <w:bookmarkEnd w:id="68"/>
    <w:p w14:paraId="66A2EF5B" w14:textId="4EEE6404" w:rsidR="00AB4E80" w:rsidRPr="00280F56" w:rsidRDefault="00AB4E80" w:rsidP="00C0493D">
      <w:pPr>
        <w:pStyle w:val="Heading1"/>
      </w:pPr>
      <w:r w:rsidRPr="00280F56">
        <w:lastRenderedPageBreak/>
        <w:br/>
      </w:r>
      <w:bookmarkStart w:id="69" w:name="_Toc146552340"/>
      <w:r w:rsidR="00EC7ED1" w:rsidRPr="00280F56">
        <w:t>Literature Review</w:t>
      </w:r>
      <w:bookmarkEnd w:id="69"/>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015EA01"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proofErr w:type="spellStart"/>
      <w:r w:rsidR="00AA0D6E" w:rsidRPr="00280F56">
        <w:t>Matlab</w:t>
      </w:r>
      <w:proofErr w:type="spellEnd"/>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70" w:name="_Toc146552341"/>
      <w:r w:rsidR="00EC7ED1" w:rsidRPr="00280F56">
        <w:t>Method</w:t>
      </w:r>
      <w:bookmarkEnd w:id="70"/>
    </w:p>
    <w:p w14:paraId="1D75B64E" w14:textId="106C537E" w:rsidR="004E5A29" w:rsidRDefault="00382D74" w:rsidP="004E5A29">
      <w:pPr>
        <w:pStyle w:val="BodyText"/>
        <w:rPr>
          <w:rStyle w:val="Heading2Char"/>
          <w:noProof w:val="0"/>
        </w:rPr>
      </w:pPr>
      <w:r w:rsidRPr="00280F56">
        <w:t xml:space="preserve">In this chapter, the project methodology is outlined. The theory behind the system design is presented first with the implementation details following.  </w:t>
      </w:r>
      <w:r w:rsidR="009517EE" w:rsidRPr="00280F56">
        <w:t>All angles used are expressed in radians.</w:t>
      </w:r>
    </w:p>
    <w:p w14:paraId="10C57035" w14:textId="02CD41E5" w:rsidR="00F24F35" w:rsidRPr="00280F56" w:rsidRDefault="00F24F35" w:rsidP="00F24F35">
      <w:pPr>
        <w:pStyle w:val="Heading2"/>
        <w:rPr>
          <w:noProof w:val="0"/>
        </w:rPr>
      </w:pPr>
      <w:bookmarkStart w:id="71" w:name="_Toc146552342"/>
      <w:r>
        <w:rPr>
          <w:noProof w:val="0"/>
        </w:rPr>
        <w:t>System Design</w:t>
      </w:r>
      <w:bookmarkEnd w:id="71"/>
    </w:p>
    <w:p w14:paraId="5178EAAB" w14:textId="69147084" w:rsidR="002E07DE" w:rsidRPr="00280F56" w:rsidRDefault="00574F11" w:rsidP="00382D74">
      <w:pPr>
        <w:pStyle w:val="BodyText"/>
      </w:pPr>
      <w:r>
        <w:t xml:space="preserve">As the concept of applying a rotation vector to an image has been extensively covered by the afore-mentioned works, this experiment concentrates on accurately and efficiently deriving </w:t>
      </w:r>
      <w:proofErr w:type="spellStart"/>
      <w:r>
        <w:t>euler</w:t>
      </w:r>
      <w:proofErr w:type="spellEnd"/>
      <w:r>
        <w:t xml:space="preserve"> angles from the imu.</w:t>
      </w:r>
      <w:r>
        <w:br/>
      </w:r>
      <w:r>
        <w:br/>
      </w:r>
      <w:r w:rsidR="002E07DE" w:rsidRPr="00280F56">
        <w:t xml:space="preserve">The overall method employed is to capture </w:t>
      </w:r>
      <w:r w:rsidR="00C97540">
        <w:t>IMU</w:t>
      </w:r>
      <w:r w:rsidR="002E07DE" w:rsidRPr="00280F56">
        <w:t xml:space="preserve"> data at various states of motion and then analyse this data in </w:t>
      </w:r>
      <w:proofErr w:type="spellStart"/>
      <w:r w:rsidR="002E07DE" w:rsidRPr="00280F56">
        <w:t>Matlab</w:t>
      </w:r>
      <w:proofErr w:type="spellEnd"/>
      <w:r w:rsidR="002E07DE" w:rsidRPr="00280F56">
        <w:t xml:space="preserve"> to ascertain if </w:t>
      </w:r>
      <w:r w:rsidR="002E0C18" w:rsidRPr="00280F56">
        <w:t xml:space="preserve">using a neural network with </w:t>
      </w:r>
      <w:r>
        <w:t xml:space="preserve">both a single IMU and </w:t>
      </w:r>
      <w:r w:rsidR="002E07DE" w:rsidRPr="00280F56">
        <w:t xml:space="preserve">multiple </w:t>
      </w:r>
      <w:r w:rsidR="00C645EE">
        <w:t>IMUs</w:t>
      </w:r>
      <w:r w:rsidR="002E07DE" w:rsidRPr="00280F56">
        <w:t xml:space="preserve"> offer any improvement in video stability processing compared to a single </w:t>
      </w:r>
      <w:r w:rsidR="00C97540">
        <w:t>IMU</w:t>
      </w:r>
      <w:r w:rsidR="002E0C18" w:rsidRPr="00280F56">
        <w:t xml:space="preserve"> 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t xml:space="preserve">and </w:t>
      </w:r>
      <w:proofErr w:type="spellStart"/>
      <w:r>
        <w:t>Matlab</w:t>
      </w:r>
      <w:proofErr w:type="spellEnd"/>
      <w:r>
        <w:t xml:space="preserve"> Kalman-based </w:t>
      </w:r>
      <w:proofErr w:type="spellStart"/>
      <w:r>
        <w:t>imufilter</w:t>
      </w:r>
      <w:proofErr w:type="spellEnd"/>
      <w:r>
        <w:t xml:space="preserve"> </w:t>
      </w:r>
      <w:r w:rsidR="002E0C18" w:rsidRPr="00280F56">
        <w:t>algorithm</w:t>
      </w:r>
      <w:r>
        <w:t>s</w:t>
      </w:r>
      <w:r w:rsidR="002E07DE" w:rsidRPr="00280F56">
        <w:t>.</w:t>
      </w:r>
    </w:p>
    <w:p w14:paraId="6556EBD0" w14:textId="2CFCDE08" w:rsidR="00574F11" w:rsidRDefault="005A0F07" w:rsidP="00382D74">
      <w:pPr>
        <w:pStyle w:val="BodyText"/>
      </w:pPr>
      <w:r w:rsidRPr="00280F56">
        <w:t xml:space="preserve">A base control system </w:t>
      </w:r>
      <w:r w:rsidR="00574F11">
        <w:t>is established with a Universal Robots UR5 robotic arm, programmed for a set sequence of movements. This provides the reference point of true angles of rotation for comparison.</w:t>
      </w:r>
      <w:r w:rsidR="00574F11">
        <w:br/>
      </w:r>
      <w:r w:rsidR="00574F11">
        <w:br/>
        <w:t xml:space="preserve">The </w:t>
      </w:r>
      <w:proofErr w:type="spellStart"/>
      <w:r w:rsidR="00574F11">
        <w:t>Matlab</w:t>
      </w:r>
      <w:proofErr w:type="spellEnd"/>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574F11">
        <w:t xml:space="preserve">applied to the IMU </w:t>
      </w:r>
      <w:r w:rsidR="004E5A29" w:rsidRPr="00280F56">
        <w:t>data</w:t>
      </w:r>
      <w:r w:rsidR="00574F11">
        <w:t xml:space="preserve">. </w:t>
      </w:r>
      <w:r w:rsidR="002676DB" w:rsidRPr="00280F56">
        <w:t>The gyroscope is set to a range of 0dps-</w:t>
      </w:r>
      <w:proofErr w:type="gramStart"/>
      <w:r w:rsidR="002676DB" w:rsidRPr="00280F56">
        <w:t>250</w:t>
      </w:r>
      <w:r w:rsidR="00260F5B" w:rsidRPr="00280F56">
        <w:t>r</w:t>
      </w:r>
      <w:r w:rsidR="002676DB" w:rsidRPr="00280F56">
        <w:t>ps</w:t>
      </w:r>
      <w:proofErr w:type="gramEnd"/>
      <w:r w:rsidR="002676DB" w:rsidRPr="00280F56">
        <w:t xml:space="preserve"> and the accelerometer is set to a range of 0g to 2g.</w:t>
      </w:r>
      <w:r w:rsidR="002E07DE" w:rsidRPr="00280F56">
        <w:t xml:space="preserve"> </w:t>
      </w:r>
      <w:r w:rsidR="00574F11">
        <w:t xml:space="preserve">An initial Beta (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proofErr w:type="spellStart"/>
      <w:r w:rsidR="00574F11">
        <w:t>Matlab</w:t>
      </w:r>
      <w:proofErr w:type="spellEnd"/>
      <w:r w:rsidR="00574F11">
        <w:t xml:space="preserve">-based Kalman </w:t>
      </w:r>
      <w:proofErr w:type="spellStart"/>
      <w:r w:rsidR="00574F11">
        <w:t>imufilter</w:t>
      </w:r>
      <w:proofErr w:type="spellEnd"/>
      <w:r w:rsidR="00574F11">
        <w:t xml:space="preserve"> is applied to the same data set with default settings.</w:t>
      </w:r>
      <w:r w:rsidR="00574F11">
        <w:br/>
      </w:r>
      <w:r w:rsidR="00574F11">
        <w:br/>
        <w:t xml:space="preserve">Finally, a simple 10-layer multilevel perceptron neural network will be used to compute </w:t>
      </w:r>
      <w:proofErr w:type="spellStart"/>
      <w:r w:rsidR="00574F11">
        <w:t>euler</w:t>
      </w:r>
      <w:proofErr w:type="spellEnd"/>
      <w:r w:rsidR="00574F11">
        <w:t xml:space="preserve"> angles.</w:t>
      </w:r>
      <w:r w:rsidR="00574F11">
        <w:br/>
      </w:r>
      <w:r w:rsidR="00352A0E">
        <w:t>Different neural network topologies may need to be considered to increase accuracy.</w:t>
      </w:r>
    </w:p>
    <w:p w14:paraId="15A6B3EC" w14:textId="24169969" w:rsidR="002E07DE" w:rsidRPr="00280F56" w:rsidRDefault="00574F11" w:rsidP="00382D74">
      <w:pPr>
        <w:pStyle w:val="BodyText"/>
      </w:pPr>
      <w:r>
        <w:t xml:space="preserve">The three different systems will be compared on speed of processing, processing CPU requirements and overall accuracy. </w:t>
      </w:r>
      <w:r>
        <w:br/>
      </w:r>
      <w:r>
        <w:br/>
      </w:r>
      <w:r w:rsidR="00352A0E">
        <w:t xml:space="preserve">Once a neural network model has been selected, a different set of robot movements shall be </w:t>
      </w:r>
      <w:proofErr w:type="gramStart"/>
      <w:r w:rsidR="00352A0E">
        <w:t>run</w:t>
      </w:r>
      <w:proofErr w:type="gramEnd"/>
      <w:r w:rsidR="00352A0E">
        <w:t xml:space="preserve"> and the three systems compared against the new previously unseen data.</w:t>
      </w:r>
      <w:r w:rsidR="00352A0E">
        <w:br/>
      </w:r>
      <w:r w:rsidR="00352A0E">
        <w:br/>
      </w:r>
      <w:r w:rsidR="00B90A6E" w:rsidRPr="00280F56">
        <w:lastRenderedPageBreak/>
        <w:br/>
      </w:r>
    </w:p>
    <w:p w14:paraId="5C307F92" w14:textId="55F89846" w:rsidR="00F24F35" w:rsidRPr="00280F56" w:rsidRDefault="00F24F35" w:rsidP="00F24F35">
      <w:pPr>
        <w:pStyle w:val="Heading2"/>
        <w:rPr>
          <w:noProof w:val="0"/>
        </w:rPr>
      </w:pPr>
      <w:bookmarkStart w:id="72" w:name="_Toc146552343"/>
      <w:r>
        <w:rPr>
          <w:noProof w:val="0"/>
        </w:rPr>
        <w:t>Method Employed</w:t>
      </w:r>
      <w:bookmarkEnd w:id="72"/>
    </w:p>
    <w:p w14:paraId="5231D057" w14:textId="589A4AEC" w:rsidR="00650413" w:rsidRPr="00280F56" w:rsidRDefault="00352A0E" w:rsidP="00650413">
      <w:pPr>
        <w:pStyle w:val="BodyText"/>
      </w:pPr>
      <w:r>
        <w:br/>
      </w:r>
      <w:r w:rsidRPr="00280F56">
        <w:t xml:space="preserve">The contents of </w:t>
      </w:r>
      <w:r>
        <w:t xml:space="preserve">all </w:t>
      </w:r>
      <w:r w:rsidRPr="00280F56">
        <w:t xml:space="preserve">scripts can be found in the </w:t>
      </w:r>
      <w:proofErr w:type="spellStart"/>
      <w:r w:rsidRPr="00280F56">
        <w:t>github</w:t>
      </w:r>
      <w:proofErr w:type="spellEnd"/>
      <w:r w:rsidRPr="00280F56">
        <w:t xml:space="preserve"> location mentioned in Appendix </w:t>
      </w:r>
      <w:r>
        <w:t>1</w:t>
      </w:r>
      <w:r w:rsidRPr="00280F56">
        <w:t>.</w:t>
      </w:r>
      <w:r w:rsidRPr="00280F56">
        <w:br/>
      </w:r>
      <w:r w:rsidR="005A0F07"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1.5808 radians on all axes, using recorded gravity as a control measurement. </w:t>
      </w:r>
      <w:r w:rsidR="002E0C18" w:rsidRPr="00280F56">
        <w:t xml:space="preserve"> </w:t>
      </w:r>
      <w:r>
        <w:t>(</w:t>
      </w:r>
      <w:proofErr w:type="spellStart"/>
      <w:proofErr w:type="gramStart"/>
      <w:r>
        <w:t>ie</w:t>
      </w:r>
      <w:proofErr w:type="spellEnd"/>
      <w:proofErr w:type="gramEnd"/>
      <w:r>
        <w:t xml:space="preserve"> Tilting the board by 90degrees in all directions). </w:t>
      </w:r>
      <w:r w:rsidR="009517EE" w:rsidRPr="00280F56">
        <w:t xml:space="preserve">The robot data arm is to be calibrated with a 1.5m long spirit level. </w:t>
      </w:r>
      <w:r>
        <w:br/>
      </w:r>
      <w:r w:rsidR="009517EE" w:rsidRPr="00280F56">
        <w:t xml:space="preserve">A </w:t>
      </w:r>
      <w:r w:rsidR="002E0C18" w:rsidRPr="00280F56">
        <w:t>python script</w:t>
      </w:r>
      <w:r>
        <w:t xml:space="preserve"> (imudata.py) </w:t>
      </w:r>
      <w:r w:rsidR="009517EE" w:rsidRPr="00280F56">
        <w:t xml:space="preserve">is then used on the Raspberry Pi to capture </w:t>
      </w:r>
      <w:r w:rsidR="00C97540">
        <w:t>IMU</w:t>
      </w:r>
      <w:r w:rsidR="009517EE" w:rsidRPr="00280F56">
        <w:t xml:space="preserve"> data and a separate python script </w:t>
      </w:r>
      <w:r>
        <w:t xml:space="preserve">(GetRobotData.py) </w:t>
      </w:r>
      <w:r w:rsidR="009517EE" w:rsidRPr="00280F56">
        <w:t xml:space="preserve">is run on a network-attached laptop to capture robot arm data. </w:t>
      </w:r>
      <w:r>
        <w:br/>
      </w:r>
      <w:r w:rsidR="009517EE" w:rsidRPr="00280F56">
        <w:t xml:space="preserve">These two datasets </w:t>
      </w:r>
      <w:r w:rsidR="002E0C18" w:rsidRPr="00280F56">
        <w:t xml:space="preserve">are </w:t>
      </w:r>
      <w:r w:rsidR="009517EE" w:rsidRPr="00280F56">
        <w:t xml:space="preserve">to be </w:t>
      </w:r>
      <w:r w:rsidR="002E0C18" w:rsidRPr="00280F56">
        <w:t>manually synchronised.</w:t>
      </w:r>
      <w:r w:rsidR="009517EE" w:rsidRPr="00280F56">
        <w:t xml:space="preserve"> </w:t>
      </w:r>
      <w:r>
        <w:br/>
      </w:r>
      <w:r w:rsidR="009517EE" w:rsidRPr="00280F56">
        <w:t xml:space="preserve">Madgwick and Kalman filters (and, where </w:t>
      </w:r>
      <w:proofErr w:type="gramStart"/>
      <w:r w:rsidR="009517EE" w:rsidRPr="00280F56">
        <w:t>appropriate,  a</w:t>
      </w:r>
      <w:proofErr w:type="gramEnd"/>
      <w:r w:rsidR="009517EE" w:rsidRPr="00280F56">
        <w:t xml:space="preserve"> Neural Network) are to be applied to the synchronised data. </w:t>
      </w:r>
      <w:r>
        <w:br/>
      </w:r>
      <w:r w:rsidR="009517EE" w:rsidRPr="00280F56">
        <w:t xml:space="preserve">The results of these filters </w:t>
      </w:r>
      <w:proofErr w:type="gramStart"/>
      <w:r w:rsidR="009517EE" w:rsidRPr="00280F56">
        <w:t>is</w:t>
      </w:r>
      <w:proofErr w:type="gramEnd"/>
      <w:r w:rsidR="009517EE" w:rsidRPr="00280F56">
        <w:t xml:space="preserve"> to be compared and evaluated to determine the best performing system. </w:t>
      </w:r>
      <w:r>
        <w:br/>
      </w:r>
      <w:r w:rsidR="009517EE" w:rsidRPr="00280F56">
        <w:t xml:space="preserve">As the neural network will have 30 inputs and the Madgwick and Kalman filters only support input data from a single </w:t>
      </w:r>
      <w:r w:rsidR="00C97540">
        <w:t>IMU</w:t>
      </w:r>
      <w:r w:rsidR="009517EE" w:rsidRPr="00280F56">
        <w:t xml:space="preserve">, the Madgwick and Kalman filter results will be averaged, to </w:t>
      </w:r>
      <w:proofErr w:type="gramStart"/>
      <w:r w:rsidR="00650413" w:rsidRPr="00280F56">
        <w:t>more closely align the resolution of the data</w:t>
      </w:r>
      <w:proofErr w:type="gramEnd"/>
      <w:r w:rsidR="00650413" w:rsidRPr="00280F56">
        <w:t>.</w:t>
      </w:r>
      <w:r w:rsidR="009517EE" w:rsidRPr="00280F56">
        <w:t xml:space="preserve"> </w:t>
      </w:r>
      <w:r w:rsidR="002E0C18" w:rsidRPr="00280F56">
        <w:t xml:space="preserve">  </w:t>
      </w:r>
      <w:r w:rsidR="00650413" w:rsidRPr="00280F56">
        <w:t>The filters (and Neural network model) are to be applied to a predetermined set of movements.</w:t>
      </w:r>
      <w:r w:rsidR="00650413" w:rsidRPr="00280F56">
        <w:br/>
        <w:t>Details of each movement pattern are given in Table 3.1 but are categorised as follows:</w:t>
      </w:r>
    </w:p>
    <w:p w14:paraId="6B2B0AA9" w14:textId="56B1E8FA" w:rsidR="00650413" w:rsidRPr="00280F56" w:rsidRDefault="00650413" w:rsidP="00650413">
      <w:pPr>
        <w:pStyle w:val="BodyText"/>
        <w:numPr>
          <w:ilvl w:val="0"/>
          <w:numId w:val="13"/>
        </w:numPr>
      </w:pPr>
      <w:r w:rsidRPr="00280F56">
        <w:t>Stationary vehicle</w:t>
      </w:r>
      <w:r w:rsidR="00352A0E">
        <w:t xml:space="preserve"> (Madgwick and Kalman filters only)</w:t>
      </w:r>
    </w:p>
    <w:p w14:paraId="19946F84" w14:textId="77777777" w:rsidR="00352A0E" w:rsidRPr="00280F56" w:rsidRDefault="00650413" w:rsidP="00352A0E">
      <w:pPr>
        <w:pStyle w:val="BodyText"/>
        <w:numPr>
          <w:ilvl w:val="0"/>
          <w:numId w:val="13"/>
        </w:numPr>
      </w:pPr>
      <w:r w:rsidRPr="00280F56">
        <w:t>Rolling motion of vehicle</w:t>
      </w:r>
      <w:r w:rsidR="00352A0E">
        <w:t xml:space="preserve"> (Madgwick and Kalman filters only)</w:t>
      </w:r>
    </w:p>
    <w:p w14:paraId="42AB63BC" w14:textId="4E794E65" w:rsidR="00352A0E" w:rsidRPr="00280F56" w:rsidRDefault="00650413" w:rsidP="00352A0E">
      <w:pPr>
        <w:pStyle w:val="BodyText"/>
        <w:numPr>
          <w:ilvl w:val="0"/>
          <w:numId w:val="13"/>
        </w:numPr>
      </w:pPr>
      <w:r w:rsidRPr="00280F56">
        <w:t>Pitching motion of vehicle.</w:t>
      </w:r>
      <w:r w:rsidR="00352A0E" w:rsidRPr="00352A0E">
        <w:t xml:space="preserve"> </w:t>
      </w:r>
      <w:r w:rsidR="00352A0E">
        <w:t>(Madgwick and Kalman filters only)</w:t>
      </w:r>
    </w:p>
    <w:p w14:paraId="3B2D300F" w14:textId="68C163F7" w:rsidR="00650413" w:rsidRPr="00280F56" w:rsidRDefault="00650413" w:rsidP="00650413">
      <w:pPr>
        <w:pStyle w:val="BodyText"/>
        <w:numPr>
          <w:ilvl w:val="0"/>
          <w:numId w:val="13"/>
        </w:numPr>
      </w:pPr>
      <w:r w:rsidRPr="00280F56">
        <w:t>Varied Combination of both pitching and rolling movements</w:t>
      </w:r>
    </w:p>
    <w:p w14:paraId="5D203377" w14:textId="34857000" w:rsidR="003D4F3A" w:rsidRPr="00280F56" w:rsidRDefault="00650413" w:rsidP="00B719FB">
      <w:pPr>
        <w:pStyle w:val="BodyText"/>
      </w:pPr>
      <w:r w:rsidRPr="00280F56">
        <w:t xml:space="preserve">Once trained, </w:t>
      </w:r>
      <w:r w:rsidR="00352A0E">
        <w:t xml:space="preserve">both filters and the </w:t>
      </w:r>
      <w:r w:rsidRPr="00280F56">
        <w:t xml:space="preserve">neural network model will be </w:t>
      </w:r>
      <w:r w:rsidR="00352A0E">
        <w:t xml:space="preserve">applied to </w:t>
      </w:r>
      <w:r w:rsidRPr="00280F56">
        <w:t xml:space="preserve">a </w:t>
      </w:r>
      <w:r w:rsidR="00352A0E">
        <w:t xml:space="preserve">new </w:t>
      </w:r>
      <w:r w:rsidRPr="00280F56">
        <w:t xml:space="preserve">combination of varied movements that are </w:t>
      </w:r>
      <w:r w:rsidR="00352A0E">
        <w:t xml:space="preserve">different to </w:t>
      </w:r>
      <w:r w:rsidRPr="00280F56">
        <w:t>the trained dataset.</w:t>
      </w:r>
    </w:p>
    <w:p w14:paraId="315D487E" w14:textId="77777777" w:rsidR="00352A0E" w:rsidRDefault="00352A0E">
      <w:pPr>
        <w:rPr>
          <w:rFonts w:ascii="Calibri" w:hAnsi="Calibri" w:cs="Calibri"/>
          <w:b/>
          <w:bCs/>
          <w:iCs/>
          <w:sz w:val="28"/>
          <w:szCs w:val="28"/>
        </w:rPr>
      </w:pPr>
      <w:bookmarkStart w:id="73" w:name="_Toc146552344"/>
      <w:r>
        <w:br w:type="page"/>
      </w:r>
    </w:p>
    <w:p w14:paraId="28C78915" w14:textId="33146B18" w:rsidR="00F826EB" w:rsidRPr="00280F56" w:rsidRDefault="00F826EB" w:rsidP="00F826EB">
      <w:pPr>
        <w:pStyle w:val="Heading2"/>
        <w:rPr>
          <w:noProof w:val="0"/>
        </w:rPr>
      </w:pPr>
      <w:r w:rsidRPr="00280F56">
        <w:rPr>
          <w:noProof w:val="0"/>
        </w:rPr>
        <w:lastRenderedPageBreak/>
        <w:t xml:space="preserve">Equipment </w:t>
      </w:r>
      <w:proofErr w:type="gramStart"/>
      <w:r w:rsidRPr="00280F56">
        <w:rPr>
          <w:noProof w:val="0"/>
        </w:rPr>
        <w:t>utilised</w:t>
      </w:r>
      <w:bookmarkEnd w:id="73"/>
      <w:proofErr w:type="gramEnd"/>
    </w:p>
    <w:p w14:paraId="31C44B79" w14:textId="554EF824"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Raspberry Pi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Pi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proofErr w:type="spellStart"/>
      <w:r w:rsidR="00F96CCC" w:rsidRPr="00280F56">
        <w:t>Matlab</w:t>
      </w:r>
      <w:proofErr w:type="spellEnd"/>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t xml:space="preserve">A signboard (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icm20x (to communicate with the ICM-20948 IMUs)</w:t>
      </w:r>
      <w:r w:rsidR="0063774D" w:rsidRPr="00280F56">
        <w:t>.</w:t>
      </w:r>
      <w:r w:rsidR="0005384B" w:rsidRPr="00280F56">
        <w:t xml:space="preserve"> </w:t>
      </w:r>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proofErr w:type="gramStart"/>
      <w:r w:rsidR="0063774D" w:rsidRPr="00280F56">
        <w:rPr>
          <w:i/>
          <w:iCs/>
        </w:rPr>
        <w:t>on,arm</w:t>
      </w:r>
      <w:proofErr w:type="gramEnd"/>
      <w:r w:rsidR="0063774D" w:rsidRPr="00280F56">
        <w:rPr>
          <w:i/>
          <w:iCs/>
        </w:rPr>
        <w:t>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r w:rsidR="00352A0E">
        <w:br/>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127BC86A" w:rsidR="00857CAE" w:rsidRPr="00280F56" w:rsidRDefault="00857CAE" w:rsidP="00B303CE">
      <w:pPr>
        <w:pStyle w:val="Heading2"/>
        <w:rPr>
          <w:noProof w:val="0"/>
        </w:rPr>
      </w:pPr>
      <w:bookmarkStart w:id="74" w:name="_Toc146552345"/>
      <w:r w:rsidRPr="00280F56">
        <w:rPr>
          <w:noProof w:val="0"/>
        </w:rPr>
        <w:lastRenderedPageBreak/>
        <w:t>Initial baseline configuration</w:t>
      </w:r>
      <w:bookmarkEnd w:id="74"/>
    </w:p>
    <w:p w14:paraId="2FF6A7A6" w14:textId="44550C37" w:rsidR="00911BC0" w:rsidRPr="00280F56" w:rsidRDefault="00352A0E" w:rsidP="00911BC0">
      <w:pPr>
        <w:pStyle w:val="BodyText"/>
      </w:pPr>
      <w:r w:rsidRPr="00280F56">
        <w:t xml:space="preserve">Initially a set of set squares was used to calibrate the </w:t>
      </w:r>
      <w:r w:rsidR="00C645EE">
        <w:t>IMUs</w:t>
      </w:r>
      <w:r w:rsidRPr="00280F56">
        <w:t xml:space="preserve"> which worked well (details in results baseline section) but a Neural Network requires training data that includes accurate results for each data </w:t>
      </w:r>
      <w:proofErr w:type="gramStart"/>
      <w:r w:rsidRPr="00280F56">
        <w:t>point</w:t>
      </w:r>
      <w:proofErr w:type="gramEnd"/>
      <w:r w:rsidRPr="00280F56">
        <w:t xml:space="preserve"> so a robot arm was sought. </w:t>
      </w:r>
      <w:r w:rsidRPr="00280F56">
        <w:br/>
        <w:t xml:space="preserve">Lincoln University has </w:t>
      </w:r>
      <w:proofErr w:type="gramStart"/>
      <w:r w:rsidRPr="00280F56">
        <w:t>one</w:t>
      </w:r>
      <w:proofErr w:type="gramEnd"/>
      <w:r w:rsidRPr="00280F56">
        <w:t xml:space="preserve"> but the weight limit was insufficient to support the testing baseboard.  </w:t>
      </w:r>
      <w:r w:rsidRPr="00280F56">
        <w:br/>
        <w:t xml:space="preserve">Canterbury University has a Universal Robots UR5 robotic arm </w:t>
      </w:r>
      <w:r w:rsidRPr="00280F56">
        <w:fldChar w:fldCharType="begin" w:fldLock="1"/>
      </w:r>
      <w:r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Pr="00280F56">
        <w:fldChar w:fldCharType="separate"/>
      </w:r>
      <w:r w:rsidRPr="00280F56">
        <w:rPr>
          <w:noProof/>
        </w:rPr>
        <w:t>(Robots, n.d.)</w:t>
      </w:r>
      <w:r w:rsidRPr="00280F56">
        <w:fldChar w:fldCharType="end"/>
      </w:r>
      <w:r w:rsidRPr="00280F56">
        <w:t xml:space="preserve"> and this was used for both calibration and positioning to ensure that all methods employed could be verified against known angles.</w:t>
      </w:r>
      <w:r w:rsidRPr="00280F56">
        <w:br/>
        <w:t xml:space="preserve">Robot arm programs were developed to move the robot to and from known angles to verify </w:t>
      </w:r>
      <w:r>
        <w:t>IMU</w:t>
      </w:r>
      <w:r w:rsidRPr="00280F56">
        <w:t xml:space="preserve"> positioning and both </w:t>
      </w:r>
      <w:r>
        <w:t>IMU</w:t>
      </w:r>
      <w:r w:rsidRPr="00280F56">
        <w:t xml:space="preserve"> and robot arm positions were captured and analysed.</w:t>
      </w:r>
      <w:r w:rsidRPr="00280F56">
        <w:br/>
      </w:r>
      <w:r>
        <w:br/>
      </w:r>
      <w:r w:rsidR="00857CAE" w:rsidRPr="00280F56">
        <w:t xml:space="preserve">An initial baseline is developed to provide </w:t>
      </w:r>
      <w:r w:rsidR="00A411E4" w:rsidRPr="00280F56">
        <w:t>a control</w:t>
      </w:r>
      <w:r w:rsidR="00857CAE" w:rsidRPr="00280F56">
        <w:t xml:space="preserve">. The data for all IMUs is captured even though the initial baseline configuration utilises only the camera </w:t>
      </w:r>
      <w:r w:rsidR="00C97540">
        <w:t>IMU</w:t>
      </w:r>
      <w:r w:rsidR="00857CAE" w:rsidRPr="00280F56">
        <w:t xml:space="preserve"> data to mitigate against artifacts brought in by measuring the </w:t>
      </w:r>
      <w:r w:rsidR="00C645EE">
        <w:t>IMUs</w:t>
      </w:r>
      <w:r w:rsidR="00857CAE" w:rsidRPr="00280F56">
        <w:t xml:space="preserve"> differently</w:t>
      </w:r>
      <w:r w:rsidR="00C11155" w:rsidRPr="00280F56">
        <w:t xml:space="preserve"> when the Neural Network is applied</w:t>
      </w:r>
      <w:r w:rsidR="00857CAE" w:rsidRPr="00280F56">
        <w:t>.</w:t>
      </w:r>
      <w:r w:rsidR="003742D3" w:rsidRPr="00280F56">
        <w:br/>
      </w:r>
      <w:r w:rsidR="003742D3" w:rsidRPr="00280F56">
        <w:br/>
        <w:t>The hardware is to be assembled and tested and the required python libraries installed.</w:t>
      </w:r>
      <w:r w:rsidR="00C11D5F" w:rsidRPr="00280F56">
        <w:br/>
      </w:r>
      <w:r w:rsidR="00C11D5F" w:rsidRPr="00280F56">
        <w:br/>
        <w:t xml:space="preserve">The UR5 robot arm needs to be calibrated first. This was undertaken with a </w:t>
      </w:r>
      <w:proofErr w:type="gramStart"/>
      <w:r w:rsidR="00C11D5F" w:rsidRPr="00280F56">
        <w:t>1.5</w:t>
      </w:r>
      <w:r w:rsidR="00C11155" w:rsidRPr="00280F56">
        <w:t xml:space="preserve"> </w:t>
      </w:r>
      <w:r w:rsidR="00C11D5F" w:rsidRPr="00280F56">
        <w:t>meter long</w:t>
      </w:r>
      <w:proofErr w:type="gramEnd"/>
      <w:r w:rsidR="00C11D5F" w:rsidRPr="00280F56">
        <w:t xml:space="preserve"> spirit level</w:t>
      </w:r>
      <w:r w:rsidR="00E83D5F" w:rsidRPr="00280F56">
        <w:t>.</w:t>
      </w:r>
      <w:r w:rsidR="00650413" w:rsidRPr="00280F56">
        <w:t xml:space="preserve"> </w:t>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75" w:name="_Toc146547296"/>
      <w:r w:rsidRPr="00280F56">
        <w:rPr>
          <w:noProof/>
        </w:rPr>
        <w:drawing>
          <wp:inline distT="0" distB="0" distL="0" distR="0" wp14:anchorId="515EB06B" wp14:editId="15AC189A">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35A809A4" w14:textId="5D6399F4" w:rsidR="00E83D5F" w:rsidRPr="00280F56" w:rsidRDefault="00E83D5F" w:rsidP="00352A0E">
      <w:pPr>
        <w:pStyle w:val="Caption"/>
      </w:pPr>
      <w:bookmarkStart w:id="76" w:name="_Toc146551647"/>
      <w:r w:rsidRPr="00280F56">
        <w:t xml:space="preserve">Figure </w:t>
      </w:r>
      <w:r w:rsidR="0099441D">
        <w:fldChar w:fldCharType="begin"/>
      </w:r>
      <w:r w:rsidR="0099441D">
        <w:instrText xml:space="preserve"> STYLEREF 1 \s </w:instrText>
      </w:r>
      <w:r w:rsidR="0099441D">
        <w:fldChar w:fldCharType="separate"/>
      </w:r>
      <w:r w:rsidR="0099441D">
        <w:t>3</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UR5 Robotic Arm Base position showing mounted baseboard</w:t>
      </w:r>
      <w:bookmarkEnd w:id="75"/>
      <w:bookmarkEnd w:id="76"/>
    </w:p>
    <w:p w14:paraId="2950BBA3" w14:textId="783E0CD2" w:rsidR="00841042" w:rsidRPr="002044E5" w:rsidRDefault="002810EF" w:rsidP="00841042">
      <w:pPr>
        <w:pStyle w:val="BodyText"/>
      </w:pPr>
      <w:bookmarkStart w:id="77" w:name="_Toc146546619"/>
      <w:r w:rsidRPr="00841042">
        <w:lastRenderedPageBreak/>
        <w:t xml:space="preserve">Initial </w:t>
      </w:r>
      <w:r w:rsidR="00C97540" w:rsidRPr="00841042">
        <w:t>IMU</w:t>
      </w:r>
      <w:r w:rsidR="00C11D5F" w:rsidRPr="00841042">
        <w:t xml:space="preserve"> </w:t>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calibration factors are to be stored and </w:t>
      </w:r>
      <w:proofErr w:type="gramStart"/>
      <w:r w:rsidR="008E6D33" w:rsidRPr="00841042">
        <w:t>entered into</w:t>
      </w:r>
      <w:proofErr w:type="gramEnd"/>
      <w:r w:rsidR="008E6D33" w:rsidRPr="00841042">
        <w:t xml:space="preserve"> the imudata.py program which reads in data from the </w:t>
      </w:r>
      <w:r w:rsidR="00C645EE">
        <w:t>IMUs</w:t>
      </w:r>
      <w:r w:rsidR="008E6D33" w:rsidRPr="00841042">
        <w:t xml:space="preserve"> and applies the calibration factors before writing data to a csv file.</w:t>
      </w:r>
      <w:r w:rsidR="008E6D33" w:rsidRPr="00841042">
        <w:br/>
      </w:r>
      <w:r w:rsidR="008E6D33" w:rsidRPr="00841042">
        <w:br/>
      </w:r>
      <w:r w:rsidR="00C97540" w:rsidRPr="00841042">
        <w:t>IMU</w:t>
      </w:r>
      <w:r w:rsidR="008E6D33" w:rsidRPr="00841042">
        <w:t xml:space="preserve"> data was obtained by </w:t>
      </w:r>
      <w:r w:rsidR="00911C34" w:rsidRPr="00841042">
        <w:t xml:space="preserve">using a laptop to </w:t>
      </w:r>
      <w:proofErr w:type="spellStart"/>
      <w:r w:rsidR="00911C34" w:rsidRPr="00841042">
        <w:t>ssh</w:t>
      </w:r>
      <w:proofErr w:type="spellEnd"/>
      <w:r w:rsidR="00911C34" w:rsidRPr="00841042">
        <w:t xml:space="preserve"> to the Raspberry Pi unit via an ethernet cable connected to a small 1Gb unmanaged switch. The switch enabled both the Raspberry Pi and the Robot arm Ethernet interface to connect simultaneously to the </w:t>
      </w:r>
      <w:proofErr w:type="gramStart"/>
      <w:r w:rsidR="00911C34" w:rsidRPr="00841042">
        <w:t>Laptop</w:t>
      </w:r>
      <w:proofErr w:type="gramEnd"/>
      <w:r w:rsidR="00911C34" w:rsidRPr="00841042">
        <w:t xml:space="preserve"> recording the data.</w:t>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911C34" w:rsidRPr="00841042">
        <w:br/>
      </w:r>
      <w:r w:rsidR="00C11155" w:rsidRPr="00841042">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C11155" w:rsidRPr="00841042">
        <w:t>In prod</w:t>
      </w:r>
      <w:r w:rsidR="00C63086" w:rsidRPr="00841042">
        <w:t xml:space="preserve">uction, </w:t>
      </w:r>
      <w:r w:rsidR="00C11155" w:rsidRPr="00841042">
        <w:t>fusing this data with a GPS unit would also allow location data to be obtained.</w:t>
      </w:r>
      <w:r w:rsidRPr="00841042">
        <w:br/>
      </w:r>
      <w:r w:rsidR="00C63086" w:rsidRPr="00841042">
        <w:br/>
        <w:t xml:space="preserve">The container and </w:t>
      </w:r>
      <w:r w:rsidR="004F681D" w:rsidRPr="00841042">
        <w:t xml:space="preserve">GetRobotData.py </w:t>
      </w:r>
      <w:r w:rsidR="00C63086" w:rsidRPr="00841042">
        <w:t xml:space="preserve">script to capture robot arm data should be started first, then start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w:t>
      </w:r>
      <w:proofErr w:type="gramStart"/>
      <w:r w:rsidR="008C40F5" w:rsidRPr="00841042">
        <w:t>an</w:t>
      </w:r>
      <w:proofErr w:type="gramEnd"/>
      <w:r w:rsidR="008C40F5" w:rsidRPr="00841042">
        <w:t xml:space="preserve"> </w:t>
      </w:r>
      <w:proofErr w:type="spellStart"/>
      <w:r w:rsidR="008C40F5" w:rsidRPr="00841042">
        <w:t>ssh</w:t>
      </w:r>
      <w:proofErr w:type="spellEnd"/>
      <w:r w:rsidR="008C40F5" w:rsidRPr="00841042">
        <w:t xml:space="preserve"> connection to the Raspberry Pi)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AD5EE1" w:rsidRPr="00841042">
        <w:t xml:space="preserve">A predefined path is </w:t>
      </w:r>
      <w:r w:rsidR="00FD5A5B" w:rsidRPr="00841042">
        <w:t xml:space="preserve">programmed </w:t>
      </w:r>
      <w:r w:rsidR="00AD5EE1" w:rsidRPr="00841042">
        <w:t xml:space="preserve">on the robot arm </w:t>
      </w:r>
      <w:r w:rsidR="00FD5A5B" w:rsidRPr="00841042">
        <w:t xml:space="preserve">for each </w:t>
      </w:r>
      <w:r w:rsidR="008E6D33" w:rsidRPr="00841042">
        <w:t xml:space="preserve">set of movements outlined in Table 3.1 </w:t>
      </w:r>
      <w:r w:rsidR="00AD5EE1" w:rsidRPr="00841042">
        <w:t xml:space="preserve">and the IMUs </w:t>
      </w:r>
      <w:r w:rsidR="008E6D33" w:rsidRPr="00841042">
        <w:t xml:space="preserve">and robot arm position data </w:t>
      </w:r>
      <w:r w:rsidR="00AD5EE1" w:rsidRPr="00841042">
        <w:t xml:space="preserve">are polled during the arm movement. </w:t>
      </w:r>
      <w:r w:rsidR="00C11155" w:rsidRPr="00841042">
        <w:br/>
      </w:r>
      <w:r w:rsidR="006A41EB" w:rsidRPr="00841042">
        <w:br/>
        <w:t xml:space="preserve">The capturing of all data is managed over TCP/IP. The laptop uses an </w:t>
      </w:r>
      <w:proofErr w:type="spellStart"/>
      <w:r w:rsidR="006A41EB" w:rsidRPr="00841042">
        <w:t>ssh</w:t>
      </w:r>
      <w:proofErr w:type="spellEnd"/>
      <w:r w:rsidR="006A41EB" w:rsidRPr="00841042">
        <w:t xml:space="preserve"> connection to the raspberry pi and a python program captures data directly to the SD card.</w:t>
      </w:r>
      <w:r w:rsidR="006A41EB" w:rsidRPr="00841042">
        <w:br/>
        <w:t xml:space="preserve">While this is running, a </w:t>
      </w:r>
      <w:proofErr w:type="spellStart"/>
      <w:r w:rsidR="006A41EB" w:rsidRPr="00841042">
        <w:t>a</w:t>
      </w:r>
      <w:proofErr w:type="spellEnd"/>
      <w:r w:rsidR="006A41EB" w:rsidRPr="00841042">
        <w:t xml:space="preserve"> python script inside a Windows Services for Linux Ubuntu container gathers data from the robot listening on 192.168.1.100 via the </w:t>
      </w:r>
      <w:proofErr w:type="spellStart"/>
      <w:r w:rsidR="006A41EB" w:rsidRPr="00841042">
        <w:t>ut_rtde</w:t>
      </w:r>
      <w:proofErr w:type="spellEnd"/>
      <w:r w:rsidR="006A41EB" w:rsidRPr="00841042">
        <w:t xml:space="preserve"> python module.</w:t>
      </w:r>
      <w:r w:rsidR="006A41EB" w:rsidRPr="00841042">
        <w:br/>
      </w:r>
      <w:r w:rsidR="004F681D" w:rsidRPr="00841042">
        <w:lastRenderedPageBreak/>
        <w:br/>
      </w:r>
      <w:r w:rsidR="006A41EB" w:rsidRPr="00841042">
        <w:t xml:space="preserve">The </w:t>
      </w:r>
      <w:r w:rsidR="004F681D" w:rsidRPr="00841042">
        <w:t xml:space="preserve">captured data files </w:t>
      </w:r>
      <w:r w:rsidR="006A41EB" w:rsidRPr="00841042">
        <w:t xml:space="preserve">are copied </w:t>
      </w:r>
      <w:r w:rsidR="004F681D" w:rsidRPr="00841042">
        <w:t>from the Ubuntu Container and Raspberry Pi to a data directory</w:t>
      </w:r>
      <w:r w:rsidR="006A41EB" w:rsidRPr="00841042">
        <w:t xml:space="preserve"> and data is edited to </w:t>
      </w:r>
      <w:r w:rsidR="004F681D" w:rsidRPr="00841042">
        <w:t>remove any Python artifacts, if present. (</w:t>
      </w:r>
      <w:proofErr w:type="spellStart"/>
      <w:proofErr w:type="gramStart"/>
      <w:r w:rsidR="004F681D" w:rsidRPr="00841042">
        <w:t>ie</w:t>
      </w:r>
      <w:proofErr w:type="spellEnd"/>
      <w:proofErr w:type="gramEnd"/>
      <w:r w:rsidR="004F681D" w:rsidRPr="00841042">
        <w:t xml:space="preserve"> brackets, etc)</w:t>
      </w:r>
      <w:r w:rsidR="00A53E76" w:rsidRPr="00841042">
        <w:t>.</w:t>
      </w:r>
      <w:r w:rsidR="006A41EB" w:rsidRPr="00841042">
        <w:t xml:space="preserve"> Outlying data is to be kept </w:t>
      </w:r>
      <w:proofErr w:type="gramStart"/>
      <w:r w:rsidR="006A41EB" w:rsidRPr="00841042">
        <w:t>to verify</w:t>
      </w:r>
      <w:proofErr w:type="gramEnd"/>
      <w:r w:rsidR="006A41EB" w:rsidRPr="00841042">
        <w:t xml:space="preserve"> real world performance.</w:t>
      </w:r>
      <w:r w:rsidR="004F681D" w:rsidRPr="00841042">
        <w:br/>
      </w:r>
      <w:r w:rsidR="008C40F5" w:rsidRPr="00841042">
        <w:br/>
        <w:t xml:space="preserve">The captured </w:t>
      </w:r>
      <w:r w:rsidR="00C97540" w:rsidRPr="00841042">
        <w:t>IMU</w:t>
      </w:r>
      <w:r w:rsidR="008C40F5" w:rsidRPr="00841042">
        <w:t xml:space="preserve"> data during these movements is entered into </w:t>
      </w:r>
      <w:proofErr w:type="spellStart"/>
      <w:r w:rsidR="008C40F5" w:rsidRPr="00841042">
        <w:t>Matlab</w:t>
      </w:r>
      <w:proofErr w:type="spellEnd"/>
      <w:r w:rsidR="008C40F5" w:rsidRPr="00841042">
        <w:t xml:space="preserve"> and processed using the </w:t>
      </w:r>
      <w:proofErr w:type="spellStart"/>
      <w:r w:rsidR="008C40F5" w:rsidRPr="00841042">
        <w:t>Matlab</w:t>
      </w:r>
      <w:proofErr w:type="spellEnd"/>
      <w:r w:rsidR="008C40F5" w:rsidRPr="00841042">
        <w:t xml:space="preserve"> commands listed in “</w:t>
      </w:r>
      <w:proofErr w:type="spellStart"/>
      <w:r w:rsidR="008C40F5" w:rsidRPr="00841042">
        <w:t>Matlabs</w:t>
      </w:r>
      <w:proofErr w:type="spellEnd"/>
      <w:r w:rsidR="008C40F5" w:rsidRPr="00841042">
        <w:t xml:space="preserve">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A53E76" w:rsidRPr="00841042">
        <w:br/>
      </w:r>
      <w:r w:rsidR="00A7254B" w:rsidRPr="00841042">
        <w:t xml:space="preserve">This will provide </w:t>
      </w:r>
      <w:proofErr w:type="spellStart"/>
      <w:r w:rsidR="00A7254B" w:rsidRPr="00841042">
        <w:t>Matlab</w:t>
      </w:r>
      <w:proofErr w:type="spellEnd"/>
      <w:r w:rsidR="00A7254B" w:rsidRPr="00841042">
        <w:t xml:space="preserve"> variables and plotting results that can then be used to align the </w:t>
      </w:r>
      <w:r w:rsidR="00C97540" w:rsidRPr="00841042">
        <w:t>IMU</w:t>
      </w:r>
      <w:r w:rsidR="00A7254B" w:rsidRPr="00841042">
        <w:t xml:space="preserve"> and robot arm data.</w:t>
      </w:r>
      <w:r w:rsidR="00352A0E">
        <w:t xml:space="preserve"> The </w:t>
      </w:r>
      <w:proofErr w:type="spellStart"/>
      <w:r w:rsidR="00352A0E">
        <w:t>Matlab</w:t>
      </w:r>
      <w:proofErr w:type="spellEnd"/>
      <w:r w:rsidR="00352A0E">
        <w:t xml:space="preserve"> command file needs to be edited for the correct filenames and for imu and robot data alignment.</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4F681D" w:rsidRPr="00841042">
        <w:t>.</w:t>
      </w:r>
      <w:r w:rsidR="004F681D" w:rsidRPr="00841042">
        <w:br/>
      </w:r>
      <w:r w:rsidR="008C40F5" w:rsidRPr="00841042">
        <w:t xml:space="preserve">The </w:t>
      </w:r>
      <w:r w:rsidR="00347356">
        <w:t>data sample number</w:t>
      </w:r>
      <w:r w:rsidR="008C40F5" w:rsidRPr="00841042">
        <w:t xml:space="preserve"> where camera </w:t>
      </w:r>
      <w:r w:rsidR="00C97540" w:rsidRPr="00841042">
        <w:t>IMU</w:t>
      </w:r>
      <w:r w:rsidR="008C40F5" w:rsidRPr="00841042">
        <w:t xml:space="preserve"> movement starts (obtained by examining the associated </w:t>
      </w:r>
      <w:proofErr w:type="spellStart"/>
      <w:r w:rsidR="008C40F5" w:rsidRPr="00841042">
        <w:t>Matlab</w:t>
      </w:r>
      <w:proofErr w:type="spellEnd"/>
      <w:r w:rsidR="008C40F5" w:rsidRPr="00841042">
        <w:t xml:space="preserve"> camera </w:t>
      </w:r>
      <w:r w:rsidR="00C97540" w:rsidRPr="00841042">
        <w:t>IMU</w:t>
      </w:r>
      <w:r w:rsidR="008C40F5" w:rsidRPr="00841042">
        <w:t xml:space="preserve"> array) and the </w:t>
      </w:r>
      <w:r w:rsidR="00347356">
        <w:t xml:space="preserve">data sample number </w:t>
      </w:r>
      <w:r w:rsidR="008C40F5" w:rsidRPr="00841042">
        <w:t>where the robot arm shows initial movement (vi</w:t>
      </w:r>
      <w:r w:rsidR="004F681D" w:rsidRPr="00841042">
        <w:t>a</w:t>
      </w:r>
      <w:r w:rsidR="008C40F5" w:rsidRPr="00841042">
        <w:t xml:space="preserve"> examining the robot entry array) should be entered into the </w:t>
      </w:r>
      <w:proofErr w:type="spellStart"/>
      <w:r w:rsidR="008C40F5" w:rsidRPr="00841042">
        <w:t>Matlab</w:t>
      </w:r>
      <w:proofErr w:type="spellEnd"/>
      <w:r w:rsidR="008C40F5" w:rsidRPr="00841042">
        <w:t xml:space="preserve"> commands script</w:t>
      </w:r>
      <w:r w:rsidR="004F681D" w:rsidRPr="00841042">
        <w:t>. An offset value should also be selected</w:t>
      </w:r>
      <w:r w:rsidR="00A7254B" w:rsidRPr="00841042">
        <w:t xml:space="preserve"> which is the number of robot arm </w:t>
      </w:r>
      <w:r w:rsidR="00347356">
        <w:t xml:space="preserve">sample </w:t>
      </w:r>
      <w:r w:rsidR="00A7254B" w:rsidRPr="00841042">
        <w:t xml:space="preserve">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by trying different values.</w:t>
      </w:r>
      <w:r w:rsidR="008C40F5" w:rsidRPr="00841042">
        <w:br/>
      </w:r>
      <w:r w:rsidR="004F681D" w:rsidRPr="00841042">
        <w:t xml:space="preserve">To verify the offset value, replot the non-averaged plot sequence found near the end of the </w:t>
      </w:r>
      <w:proofErr w:type="spellStart"/>
      <w:r w:rsidR="004F681D" w:rsidRPr="00841042">
        <w:t>Matlab</w:t>
      </w:r>
      <w:proofErr w:type="spellEnd"/>
      <w:r w:rsidR="004F681D" w:rsidRPr="00841042">
        <w:t xml:space="preserve">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RPr="00841042" w:rsidDel="006A41EB">
        <w:t xml:space="preserve"> </w:t>
      </w:r>
    </w:p>
    <w:p w14:paraId="38400C61" w14:textId="77777777" w:rsidR="00352A0E" w:rsidRDefault="00352A0E">
      <w:r w:rsidRPr="00280F56">
        <w:t xml:space="preserve">Once the data is aligned then the </w:t>
      </w:r>
      <w:proofErr w:type="spellStart"/>
      <w:r w:rsidRPr="00280F56">
        <w:t>Matlab</w:t>
      </w:r>
      <w:proofErr w:type="spellEnd"/>
      <w:r w:rsidRPr="00280F56">
        <w:t xml:space="preserve"> command script should be re-run with the values derived and the resulting plots examined.</w:t>
      </w:r>
    </w:p>
    <w:p w14:paraId="2E65C4A7" w14:textId="77777777" w:rsidR="00352A0E" w:rsidRDefault="00352A0E"/>
    <w:p w14:paraId="36FD0458" w14:textId="5C725587" w:rsidR="00352A0E" w:rsidRDefault="00352A0E">
      <w:pPr>
        <w:rPr>
          <w:rFonts w:ascii="Calibri" w:hAnsi="Calibri"/>
          <w:szCs w:val="20"/>
        </w:rPr>
      </w:pPr>
      <w:r w:rsidRPr="00280F56">
        <w:t xml:space="preserve">The script provides a section at the top of the file to specify captured data filenames and the </w:t>
      </w:r>
      <w:r w:rsidR="00347356">
        <w:t xml:space="preserve">amount of data sample in the </w:t>
      </w:r>
      <w:r w:rsidRPr="00280F56">
        <w:t>sequence.</w:t>
      </w:r>
      <w:r w:rsidRPr="00280F56">
        <w:br/>
        <w:t xml:space="preserve">Another section (approximately line 150) is where the </w:t>
      </w:r>
      <w:r w:rsidR="00347356">
        <w:t>data sample numbers</w:t>
      </w:r>
      <w:r w:rsidRPr="00280F56">
        <w:t xml:space="preserve"> </w:t>
      </w:r>
      <w:r w:rsidR="00347356">
        <w:t xml:space="preserve">of </w:t>
      </w:r>
      <w:r w:rsidRPr="00280F56">
        <w:t xml:space="preserve">initial movement of the camera </w:t>
      </w:r>
      <w:r>
        <w:t>IMU</w:t>
      </w:r>
      <w:r w:rsidRPr="00280F56">
        <w:t xml:space="preserve"> and robot arm and the robot line offset value are entered.</w:t>
      </w:r>
      <w:r w:rsidRPr="00280F56">
        <w:br/>
      </w:r>
      <w:r>
        <w:br w:type="page"/>
      </w:r>
    </w:p>
    <w:p w14:paraId="4E66FA05" w14:textId="656D0C45" w:rsidR="008850A6" w:rsidRPr="00280F56" w:rsidRDefault="00E83D5F" w:rsidP="00352A0E">
      <w:pPr>
        <w:pStyle w:val="Caption"/>
        <w:rPr>
          <w:noProof w:val="0"/>
        </w:rPr>
      </w:pPr>
      <w:bookmarkStart w:id="78" w:name="_Toc146624393"/>
      <w:r w:rsidRPr="00280F56">
        <w:rPr>
          <w:noProof w:val="0"/>
        </w:rPr>
        <w:lastRenderedPageBreak/>
        <w:t xml:space="preserve">Table </w:t>
      </w:r>
      <w:r w:rsidR="003744E0">
        <w:rPr>
          <w:noProof w:val="0"/>
        </w:rPr>
        <w:fldChar w:fldCharType="begin"/>
      </w:r>
      <w:r w:rsidR="003744E0">
        <w:rPr>
          <w:noProof w:val="0"/>
        </w:rPr>
        <w:instrText xml:space="preserve"> STYLEREF 1 \s </w:instrText>
      </w:r>
      <w:r w:rsidR="003744E0">
        <w:rPr>
          <w:noProof w:val="0"/>
        </w:rPr>
        <w:fldChar w:fldCharType="separate"/>
      </w:r>
      <w:r w:rsidR="003744E0">
        <w:t>3</w:t>
      </w:r>
      <w:r w:rsidR="003744E0">
        <w:rPr>
          <w:noProof w:val="0"/>
        </w:rPr>
        <w:fldChar w:fldCharType="end"/>
      </w:r>
      <w:r w:rsidR="003744E0">
        <w:rPr>
          <w:noProof w:val="0"/>
        </w:rPr>
        <w:t>.</w:t>
      </w:r>
      <w:r w:rsidR="003744E0">
        <w:rPr>
          <w:noProof w:val="0"/>
        </w:rPr>
        <w:fldChar w:fldCharType="begin"/>
      </w:r>
      <w:r w:rsidR="003744E0">
        <w:rPr>
          <w:noProof w:val="0"/>
        </w:rPr>
        <w:instrText xml:space="preserve"> SEQ Table \* ARABIC \s 1 </w:instrText>
      </w:r>
      <w:r w:rsidR="003744E0">
        <w:rPr>
          <w:noProof w:val="0"/>
        </w:rPr>
        <w:fldChar w:fldCharType="separate"/>
      </w:r>
      <w:r w:rsidR="003744E0">
        <w:t>1</w:t>
      </w:r>
      <w:r w:rsidR="003744E0">
        <w:rPr>
          <w:noProof w:val="0"/>
        </w:rPr>
        <w:fldChar w:fldCharType="end"/>
      </w:r>
      <w:r w:rsidRPr="00280F56">
        <w:rPr>
          <w:noProof w:val="0"/>
        </w:rPr>
        <w:t xml:space="preserve"> Angles of movement per motion test</w:t>
      </w:r>
      <w:bookmarkEnd w:id="77"/>
      <w:bookmarkEnd w:id="78"/>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r>
            <w:proofErr w:type="gramStart"/>
            <w:r w:rsidRPr="00280F56">
              <w:t>Roll :</w:t>
            </w:r>
            <w:proofErr w:type="gramEnd"/>
            <w:r w:rsidRPr="00280F56">
              <w:t xml:space="preserve">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r>
            <w:proofErr w:type="gramStart"/>
            <w:r w:rsidRPr="00280F56">
              <w:t>Roll :</w:t>
            </w:r>
            <w:proofErr w:type="gramEnd"/>
            <w:r w:rsidRPr="00280F56">
              <w:t xml:space="preserve">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proofErr w:type="gramStart"/>
            <w:r w:rsidRPr="00280F56">
              <w:t>0 :</w:t>
            </w:r>
            <w:proofErr w:type="gramEnd"/>
            <w:r w:rsidRPr="00280F56">
              <w:t xml:space="preserve">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w:t>
            </w:r>
            <w:proofErr w:type="gramStart"/>
            <w:r w:rsidRPr="00280F56">
              <w:t>1.047 :</w:t>
            </w:r>
            <w:proofErr w:type="gramEnd"/>
            <w:r w:rsidRPr="00280F56">
              <w:t xml:space="preserve"> 0</w:t>
            </w:r>
          </w:p>
        </w:tc>
        <w:tc>
          <w:tcPr>
            <w:tcW w:w="889" w:type="dxa"/>
          </w:tcPr>
          <w:p w14:paraId="34C4CE1F" w14:textId="57669C12" w:rsidR="005B508B" w:rsidRPr="00280F56" w:rsidRDefault="005B508B" w:rsidP="008850A6">
            <w:pPr>
              <w:jc w:val="center"/>
            </w:pPr>
            <w:r w:rsidRPr="00280F56">
              <w:t>Loop B</w:t>
            </w:r>
            <w:r w:rsidRPr="00280F56">
              <w:br/>
              <w:t>-1.</w:t>
            </w:r>
            <w:proofErr w:type="gramStart"/>
            <w:r w:rsidRPr="00280F56">
              <w:t>047 :</w:t>
            </w:r>
            <w:proofErr w:type="gramEnd"/>
            <w:r w:rsidRPr="00280F56">
              <w:t xml:space="preserve">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t>Pitch</w:t>
            </w:r>
          </w:p>
        </w:tc>
        <w:tc>
          <w:tcPr>
            <w:tcW w:w="744" w:type="dxa"/>
          </w:tcPr>
          <w:p w14:paraId="3DF7674A" w14:textId="75FFF99A" w:rsidR="005B508B" w:rsidRPr="00280F56" w:rsidRDefault="005B508B" w:rsidP="008850A6">
            <w:pPr>
              <w:jc w:val="center"/>
            </w:pPr>
            <w:proofErr w:type="gramStart"/>
            <w:r w:rsidRPr="00280F56">
              <w:t>0 :</w:t>
            </w:r>
            <w:proofErr w:type="gramEnd"/>
            <w:r w:rsidRPr="00280F56">
              <w:t xml:space="preserve">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proofErr w:type="gramStart"/>
            <w:r w:rsidRPr="00280F56">
              <w:t>0 :</w:t>
            </w:r>
            <w:proofErr w:type="gramEnd"/>
            <w:r w:rsidRPr="00280F56">
              <w:t xml:space="preserve">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proofErr w:type="gramStart"/>
            <w:r w:rsidRPr="00280F56">
              <w:t>0 :</w:t>
            </w:r>
            <w:proofErr w:type="gramEnd"/>
            <w:r w:rsidRPr="00280F56">
              <w:t xml:space="preserve">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5A2FB6CA" w:rsidR="000672AC" w:rsidRPr="00280F56" w:rsidRDefault="00E83D5F" w:rsidP="000672AC">
      <w:pPr>
        <w:pStyle w:val="BodyText"/>
      </w:pPr>
      <w:r w:rsidRPr="00280F56">
        <w:t xml:space="preserve"> </w:t>
      </w:r>
      <w:r w:rsidR="00C11155" w:rsidRPr="00280F56">
        <w:br/>
      </w:r>
      <w:r w:rsidR="006A41EB" w:rsidRPr="00280F56">
        <w:br/>
      </w:r>
      <w:r w:rsidR="006A41EB" w:rsidRPr="00280F56">
        <w:br/>
      </w:r>
      <w:r w:rsidR="00A53E76" w:rsidRPr="00280F56">
        <w:br/>
        <w:t>The script performs the following functions:</w:t>
      </w:r>
      <w:r w:rsidR="00A53E76" w:rsidRPr="00280F56">
        <w:br/>
        <w:t xml:space="preserve">Loads the csv data from the files and converts these to </w:t>
      </w:r>
      <w:proofErr w:type="spellStart"/>
      <w:r w:rsidR="00A53E76" w:rsidRPr="00280F56">
        <w:t>Matlab</w:t>
      </w:r>
      <w:proofErr w:type="spellEnd"/>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proofErr w:type="spellStart"/>
      <w:r w:rsidR="00A53E76" w:rsidRPr="00280F56">
        <w:t>Matlab</w:t>
      </w:r>
      <w:proofErr w:type="spellEnd"/>
      <w:r w:rsidR="00A53E76" w:rsidRPr="00280F56">
        <w:t xml:space="preserve"> timing accuracy is not defined for measurements below 0.1 seconds).</w:t>
      </w:r>
      <w:r w:rsidR="00A53E76" w:rsidRPr="00280F56">
        <w:br/>
        <w:t xml:space="preserve">      Calculate roll and pitch via the Kalman method</w:t>
      </w:r>
      <w:r w:rsidR="00A53E76" w:rsidRPr="00280F56">
        <w:br/>
        <w:t xml:space="preserve">Obtain average values of roll and pitch across all </w:t>
      </w:r>
      <w:r w:rsidR="00C645EE">
        <w:t>IMUs</w:t>
      </w:r>
      <w:r w:rsidR="00A53E76" w:rsidRPr="00280F56">
        <w:t>.</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proofErr w:type="spellStart"/>
      <w:r w:rsidR="006A41EB" w:rsidRPr="00280F56">
        <w:t>Matlab</w:t>
      </w:r>
      <w:proofErr w:type="spellEnd"/>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proofErr w:type="spellStart"/>
      <w:r w:rsidR="006A41EB" w:rsidRPr="00280F56">
        <w:t>Matlab</w:t>
      </w:r>
      <w:proofErr w:type="spellEnd"/>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proofErr w:type="spellStart"/>
      <w:r w:rsidR="006A41EB" w:rsidRPr="00280F56">
        <w:t>Matlab</w:t>
      </w:r>
      <w:proofErr w:type="spellEnd"/>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 xml:space="preserve">is to start with a simple model and alter this if it proves </w:t>
      </w:r>
      <w:r w:rsidR="000672AC" w:rsidRPr="00280F56">
        <w:lastRenderedPageBreak/>
        <w:t>insufficient for the task.</w:t>
      </w:r>
      <w:r w:rsidR="000672AC">
        <w:t xml:space="preserve"> </w:t>
      </w:r>
      <w:r w:rsidR="006A41EB" w:rsidRPr="00280F56">
        <w:t xml:space="preserve">The </w:t>
      </w:r>
      <w:proofErr w:type="spellStart"/>
      <w:r w:rsidR="006A41EB" w:rsidRPr="00280F56">
        <w:t>Matlab</w:t>
      </w:r>
      <w:proofErr w:type="spellEnd"/>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r w:rsidR="006A41EB" w:rsidRPr="00280F56">
        <w:t>10</w:t>
      </w:r>
      <w:r w:rsidR="006C2D20">
        <w:t>-</w:t>
      </w:r>
      <w:r w:rsidR="006A41EB" w:rsidRPr="00280F56">
        <w:t>layer neural network using sigmoid functions for the inner layers and a final linear function for the output layer</w:t>
      </w:r>
      <w:r w:rsidR="000672AC">
        <w:t>, 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4D3FF2">
        <w:t xml:space="preserve"> </w:t>
      </w:r>
      <w:r w:rsidR="000672AC" w:rsidRPr="00280F56">
        <w:br/>
      </w:r>
    </w:p>
    <w:p w14:paraId="704C066C" w14:textId="77777777" w:rsidR="0099441D" w:rsidRDefault="000672AC" w:rsidP="0099441D">
      <w:pPr>
        <w:pStyle w:val="BodyText"/>
      </w:pPr>
      <w:bookmarkStart w:id="79" w:name="_Toc146546620"/>
      <w:bookmarkStart w:id="80" w:name="_Toc146547297"/>
      <w:r w:rsidRPr="00280F56">
        <w:rPr>
          <w:noProof/>
        </w:rPr>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5">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77777777" w:rsidR="0099441D" w:rsidRDefault="0099441D" w:rsidP="00352A0E">
      <w:pPr>
        <w:pStyle w:val="Caption"/>
      </w:pPr>
      <w:bookmarkStart w:id="81" w:name="_Toc146551648"/>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2</w:t>
      </w:r>
      <w:r>
        <w:fldChar w:fldCharType="end"/>
      </w:r>
      <w:r>
        <w:t xml:space="preserve"> </w:t>
      </w:r>
      <w:r w:rsidRPr="00574835">
        <w:t>Initial Design of Neural Network using nnstart</w:t>
      </w:r>
      <w:bookmarkEnd w:id="81"/>
    </w:p>
    <w:p w14:paraId="7CB4ECB0" w14:textId="35C2A7A3" w:rsidR="00F96324" w:rsidRPr="00280F56" w:rsidRDefault="000672AC" w:rsidP="00352A0E">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w:t>
      </w:r>
      <w:r w:rsidR="00C645EE">
        <w:t>IMUs</w:t>
      </w:r>
      <w:r w:rsidR="005B69EF" w:rsidRPr="00280F56">
        <w:t xml:space="preserve">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210D86" w:rsidRPr="00280F56">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79"/>
      <w:bookmarkEnd w:id="80"/>
    </w:p>
    <w:p w14:paraId="6F199921" w14:textId="2D5DA5F8" w:rsidR="00EC7ED1" w:rsidRPr="00280F56" w:rsidRDefault="00EC7ED1" w:rsidP="00F96324">
      <w:pPr>
        <w:pStyle w:val="Heading1"/>
      </w:pPr>
      <w:r w:rsidRPr="00280F56">
        <w:lastRenderedPageBreak/>
        <w:br/>
      </w:r>
      <w:bookmarkStart w:id="82" w:name="_Toc146552346"/>
      <w:r w:rsidRPr="00280F56">
        <w:t>Results</w:t>
      </w:r>
      <w:bookmarkEnd w:id="82"/>
    </w:p>
    <w:p w14:paraId="23D4CCC6" w14:textId="77777777" w:rsidR="00720CE4" w:rsidRPr="00280F56" w:rsidRDefault="00720CE4" w:rsidP="00F87422">
      <w:pPr>
        <w:pStyle w:val="Heading2"/>
        <w:rPr>
          <w:noProof w:val="0"/>
        </w:rPr>
      </w:pPr>
      <w:bookmarkStart w:id="83" w:name="_Toc146552347"/>
      <w:r w:rsidRPr="00280F56">
        <w:rPr>
          <w:noProof w:val="0"/>
        </w:rPr>
        <w:t>Initial data capture and calibration</w:t>
      </w:r>
      <w:bookmarkEnd w:id="83"/>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514C7E71" w:rsidR="007701F5" w:rsidRPr="00280F56" w:rsidRDefault="007701F5" w:rsidP="00352A0E">
      <w:pPr>
        <w:pStyle w:val="Caption"/>
      </w:pPr>
      <w:bookmarkStart w:id="84" w:name="_Toc146546621"/>
      <w:bookmarkStart w:id="85" w:name="_Toc146547298"/>
      <w:bookmarkStart w:id="86" w:name="_Toc146624394"/>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w:t>
      </w:r>
      <w:r w:rsidR="003744E0">
        <w:fldChar w:fldCharType="end"/>
      </w:r>
      <w:r w:rsidRPr="00280F56">
        <w:t xml:space="preserve"> First three lines of data from the Camera </w:t>
      </w:r>
      <w:r w:rsidR="00C97540">
        <w:t>IMU</w:t>
      </w:r>
      <w:bookmarkEnd w:id="84"/>
      <w:bookmarkEnd w:id="85"/>
      <w:bookmarkEnd w:id="86"/>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3FAD8B4B" w:rsidR="007701F5" w:rsidRPr="00280F56" w:rsidRDefault="007701F5" w:rsidP="00352A0E">
      <w:pPr>
        <w:pStyle w:val="Caption"/>
      </w:pPr>
      <w:bookmarkStart w:id="87" w:name="_Toc146546622"/>
      <w:bookmarkStart w:id="88" w:name="_Toc146547299"/>
      <w:bookmarkStart w:id="89" w:name="_Toc146624395"/>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w:t>
      </w:r>
      <w:r w:rsidR="003744E0">
        <w:fldChar w:fldCharType="end"/>
      </w:r>
      <w:r w:rsidRPr="00280F56">
        <w:t xml:space="preserve"> Initial Camera </w:t>
      </w:r>
      <w:r w:rsidR="00C97540">
        <w:t>IMU</w:t>
      </w:r>
      <w:r w:rsidRPr="00280F56">
        <w:t xml:space="preserve"> Gyroscope Offsets</w:t>
      </w:r>
      <w:bookmarkEnd w:id="87"/>
      <w:bookmarkEnd w:id="88"/>
      <w:bookmarkEnd w:id="8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75E8BD8E"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proofErr w:type="spellStart"/>
      <w:r w:rsidR="00D04C5D" w:rsidRPr="00280F56">
        <w:t>Matlab</w:t>
      </w:r>
      <w:proofErr w:type="spellEnd"/>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Matlab,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6CFA6ACF" w:rsidR="007701F5" w:rsidRPr="00280F56" w:rsidRDefault="007701F5" w:rsidP="00352A0E">
      <w:pPr>
        <w:pStyle w:val="Caption"/>
      </w:pPr>
      <w:bookmarkStart w:id="90" w:name="_Toc146546623"/>
      <w:bookmarkStart w:id="91" w:name="_Toc146547300"/>
      <w:bookmarkStart w:id="92" w:name="_Toc146624396"/>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3</w:t>
      </w:r>
      <w:r w:rsidR="003744E0">
        <w:fldChar w:fldCharType="end"/>
      </w:r>
      <w:r w:rsidRPr="00280F56">
        <w:t xml:space="preserve"> Accelerometer Slope and Offset Table</w:t>
      </w:r>
      <w:bookmarkEnd w:id="90"/>
      <w:bookmarkEnd w:id="91"/>
      <w:bookmarkEnd w:id="92"/>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4E687D45"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t xml:space="preserve">The </w:t>
      </w:r>
      <w:r w:rsidR="00EA1C3B" w:rsidRPr="00280F56">
        <w:t xml:space="preserve">UR5 </w:t>
      </w:r>
      <w:r w:rsidR="00630C50" w:rsidRPr="00280F56">
        <w:t xml:space="preserve">robot </w:t>
      </w:r>
      <w:r w:rsidR="00ED5B03" w:rsidRPr="00280F56">
        <w:t xml:space="preserve">joint angles themselves </w:t>
      </w:r>
      <w:r w:rsidR="00797231" w:rsidRPr="00280F56">
        <w:t>are</w:t>
      </w:r>
      <w:r w:rsidR="00ED5B03" w:rsidRPr="00280F56">
        <w:t xml:space="preserve"> </w:t>
      </w:r>
      <w:r w:rsidR="00630C50" w:rsidRPr="00280F56">
        <w:t xml:space="preserve">not calibrated and show slight errors when manually compared to a 1.5m long spirit level. </w:t>
      </w:r>
      <w:r w:rsidR="00ED5B03" w:rsidRPr="00280F56">
        <w:t>It is believed that</w:t>
      </w:r>
      <w:r w:rsidR="00797231" w:rsidRPr="00280F56">
        <w:t>, in this instance,</w:t>
      </w:r>
      <w:r w:rsidR="00ED5B03" w:rsidRPr="00280F56">
        <w:t xml:space="preserve"> this is mainly due to the </w:t>
      </w:r>
      <w:r w:rsidR="0065746C" w:rsidRPr="00280F56">
        <w:t>visibly</w:t>
      </w:r>
      <w:r w:rsidR="00911BC0" w:rsidRPr="00280F56">
        <w:t xml:space="preserve"> </w:t>
      </w:r>
      <w:r w:rsidR="00ED5B03" w:rsidRPr="00280F56">
        <w:t xml:space="preserve">obvious bow in the wooden table used to mount the robot. </w:t>
      </w:r>
      <w:r w:rsidR="00630C50" w:rsidRPr="00280F56">
        <w:t xml:space="preserve">These were </w:t>
      </w:r>
      <w:r w:rsidR="00ED5B03" w:rsidRPr="00280F56">
        <w:t xml:space="preserve">initially compensated </w:t>
      </w:r>
      <w:r w:rsidR="00630C50" w:rsidRPr="00280F56">
        <w:t>for but mean</w:t>
      </w:r>
      <w:r w:rsidR="00ED5B03" w:rsidRPr="00280F56">
        <w:t>t</w:t>
      </w:r>
      <w:r w:rsidR="00630C50" w:rsidRPr="00280F56">
        <w:t xml:space="preserve"> that the robot </w:t>
      </w:r>
      <w:r w:rsidR="00797231" w:rsidRPr="00280F56">
        <w:t xml:space="preserve">sensor data </w:t>
      </w:r>
      <w:r w:rsidR="00630C50" w:rsidRPr="00280F56">
        <w:t>show</w:t>
      </w:r>
      <w:r w:rsidR="00ED5B03" w:rsidRPr="00280F56">
        <w:t>ed</w:t>
      </w:r>
      <w:r w:rsidR="00630C50" w:rsidRPr="00280F56">
        <w:t xml:space="preserve"> slight variations away from true positions. </w:t>
      </w:r>
      <w:r w:rsidR="00ED5B03" w:rsidRPr="00280F56">
        <w:t>Using t</w:t>
      </w:r>
      <w:r w:rsidR="00797231" w:rsidRPr="00280F56">
        <w:t xml:space="preserve">ool </w:t>
      </w:r>
      <w:proofErr w:type="spellStart"/>
      <w:r w:rsidR="00797231" w:rsidRPr="00280F56">
        <w:t>center</w:t>
      </w:r>
      <w:proofErr w:type="spellEnd"/>
      <w:r w:rsidR="00797231" w:rsidRPr="00280F56">
        <w:t xml:space="preserve"> point (TCP)</w:t>
      </w:r>
      <w:r w:rsidR="00C7451F" w:rsidRPr="00280F56">
        <w:t xml:space="preserve"> </w:t>
      </w:r>
      <w:r w:rsidR="00ED5B03" w:rsidRPr="00280F56">
        <w:t xml:space="preserve">sensors on the tool section of the arm </w:t>
      </w:r>
      <w:r w:rsidR="00C7451F" w:rsidRPr="00280F56">
        <w:t xml:space="preserve">initially </w:t>
      </w:r>
      <w:r w:rsidR="00ED5B03" w:rsidRPr="00280F56">
        <w:t xml:space="preserve">showed true values </w:t>
      </w:r>
      <w:r w:rsidR="00797231" w:rsidRPr="00280F56">
        <w:t xml:space="preserve">of the pose </w:t>
      </w:r>
      <w:r w:rsidR="00911BC0" w:rsidRPr="00280F56">
        <w:t xml:space="preserve">compared to the spirit level </w:t>
      </w:r>
      <w:r w:rsidR="00ED5B03" w:rsidRPr="00280F56">
        <w:t>however so the</w:t>
      </w:r>
      <w:r w:rsidR="00797231" w:rsidRPr="00280F56">
        <w:t xml:space="preserve"> TCP sensors </w:t>
      </w:r>
      <w:r w:rsidR="00C7451F" w:rsidRPr="00280F56">
        <w:t xml:space="preserve">were </w:t>
      </w:r>
      <w:r w:rsidR="00ED5B03" w:rsidRPr="00280F56">
        <w:t>used</w:t>
      </w:r>
      <w:r w:rsidR="0065746C" w:rsidRPr="00280F56">
        <w:t xml:space="preserve"> </w:t>
      </w:r>
      <w:r w:rsidR="00C7451F" w:rsidRPr="00280F56">
        <w:t xml:space="preserve">first </w:t>
      </w:r>
      <w:r w:rsidR="0065746C" w:rsidRPr="00280F56">
        <w:t xml:space="preserve">in </w:t>
      </w:r>
      <w:r w:rsidR="00C7451F" w:rsidRPr="00280F56">
        <w:t xml:space="preserve">initial </w:t>
      </w:r>
      <w:r w:rsidR="0065746C" w:rsidRPr="00280F56">
        <w:t>measurements</w:t>
      </w:r>
      <w:r w:rsidR="00ED5B03" w:rsidRPr="00280F56">
        <w:t xml:space="preserve">. </w:t>
      </w:r>
      <w:r w:rsidR="00C7451F" w:rsidRPr="00280F56">
        <w:t>When movement occurs</w:t>
      </w:r>
      <w:r w:rsidR="00CC484C" w:rsidRPr="00280F56">
        <w:t xml:space="preserve">, it </w:t>
      </w:r>
      <w:proofErr w:type="spellStart"/>
      <w:r w:rsidR="00CC484C" w:rsidRPr="00280F56">
        <w:t>becamed</w:t>
      </w:r>
      <w:proofErr w:type="spellEnd"/>
      <w:r w:rsidR="00CC484C" w:rsidRPr="00280F56">
        <w:t xml:space="preserve"> evident that</w:t>
      </w:r>
      <w:r w:rsidR="00C7451F" w:rsidRPr="00280F56">
        <w:t xml:space="preserve"> the TCP sensors calculate positioning based on weight and size of the tool mounted on the arm</w:t>
      </w:r>
      <w:r w:rsidR="00CC484C" w:rsidRPr="00280F56">
        <w:t xml:space="preserve"> which introduced some subtle errors</w:t>
      </w:r>
      <w:r w:rsidR="00C7451F" w:rsidRPr="00280F56">
        <w:t xml:space="preserve">. </w:t>
      </w:r>
      <w:r w:rsidR="00CC484C" w:rsidRPr="00280F56">
        <w:t>T</w:t>
      </w:r>
      <w:r w:rsidR="00C7451F" w:rsidRPr="00280F56">
        <w:t xml:space="preserve">he actual joint angles of the arm components were used </w:t>
      </w:r>
      <w:r w:rsidR="00CC484C" w:rsidRPr="00280F56">
        <w:t xml:space="preserve">instead </w:t>
      </w:r>
      <w:r w:rsidR="00C7451F" w:rsidRPr="00280F56">
        <w:t>to obtain angular positions.</w:t>
      </w:r>
      <w:r w:rsidR="00797231" w:rsidRPr="00280F56">
        <w:br/>
      </w:r>
      <w:r w:rsidR="00797231" w:rsidRPr="00280F56">
        <w:br/>
      </w:r>
      <w:r w:rsidR="00630C50" w:rsidRPr="00280F56">
        <w:t xml:space="preserve">When operating the </w:t>
      </w:r>
      <w:proofErr w:type="gramStart"/>
      <w:r w:rsidR="00630C50" w:rsidRPr="00280F56">
        <w:t>robot</w:t>
      </w:r>
      <w:proofErr w:type="gramEnd"/>
      <w:r w:rsidR="00630C50" w:rsidRPr="00280F56">
        <w:t xml:space="preserve"> it was seen that there is some tolerance and play in </w:t>
      </w:r>
      <w:r w:rsidR="00911BC0" w:rsidRPr="00280F56">
        <w:t xml:space="preserve">moving repeatedly between the same defined angles. </w:t>
      </w:r>
      <w:r w:rsidR="00ED5B03" w:rsidRPr="00280F56">
        <w:t xml:space="preserve">In section 5.1 of the user manual, worst case joint position accuracy is given as 1.15 degrees with a detection time of 100ms. The tool </w:t>
      </w:r>
      <w:proofErr w:type="spellStart"/>
      <w:r w:rsidR="00ED5B03" w:rsidRPr="00280F56">
        <w:t>center</w:t>
      </w:r>
      <w:proofErr w:type="spellEnd"/>
      <w:r w:rsidR="00ED5B03" w:rsidRPr="00280F56">
        <w:t xml:space="preserve"> point (TCP) sensors have a worst</w:t>
      </w:r>
      <w:r w:rsidR="0065746C" w:rsidRPr="00280F56">
        <w:t>-</w:t>
      </w:r>
      <w:r w:rsidR="00ED5B03" w:rsidRPr="00280F56">
        <w:t>case accuracy error of 20mm in positioning and 1</w:t>
      </w:r>
      <w:r w:rsidR="0065746C" w:rsidRPr="00280F56">
        <w:t>.</w:t>
      </w:r>
      <w:r w:rsidR="00ED5B03" w:rsidRPr="00280F56">
        <w:t xml:space="preserve">15 degrees in orientation. </w:t>
      </w:r>
      <w:r w:rsidR="00911BC0" w:rsidRPr="00280F56">
        <w:t>These are worst-case values</w:t>
      </w:r>
      <w:r w:rsidR="00CC484C" w:rsidRPr="00280F56">
        <w:t>, however,</w:t>
      </w:r>
      <w:r w:rsidR="00911BC0" w:rsidRPr="00280F56">
        <w:t xml:space="preserve"> and the robot operate</w:t>
      </w:r>
      <w:r w:rsidR="00CC484C" w:rsidRPr="00280F56">
        <w:t>d</w:t>
      </w:r>
      <w:r w:rsidR="00911BC0" w:rsidRPr="00280F56">
        <w:t xml:space="preserve"> well within these limits.</w:t>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10A629DC" w:rsidR="00ED5B03" w:rsidRPr="00280F56" w:rsidRDefault="00ED5B03" w:rsidP="00352A0E">
      <w:pPr>
        <w:pStyle w:val="Caption"/>
      </w:pPr>
      <w:bookmarkStart w:id="93" w:name="_Toc146546624"/>
      <w:bookmarkStart w:id="94" w:name="_Toc146547301"/>
      <w:bookmarkStart w:id="95" w:name="_Toc146624397"/>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4</w:t>
      </w:r>
      <w:r w:rsidR="003744E0">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93"/>
      <w:bookmarkEnd w:id="94"/>
      <w:bookmarkEnd w:id="95"/>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05589C9D" w:rsidR="00213105" w:rsidRPr="00280F56" w:rsidRDefault="00213105" w:rsidP="00352A0E">
      <w:pPr>
        <w:pStyle w:val="Caption"/>
      </w:pPr>
      <w:bookmarkStart w:id="96" w:name="_Toc146546625"/>
      <w:bookmarkStart w:id="97" w:name="_Toc146547302"/>
      <w:bookmarkStart w:id="98" w:name="_Toc146624398"/>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5</w:t>
      </w:r>
      <w:r w:rsidR="003744E0">
        <w:fldChar w:fldCharType="end"/>
      </w:r>
      <w:r w:rsidRPr="00280F56">
        <w:t xml:space="preserve"> Joint angles of Robot at rest</w:t>
      </w:r>
      <w:bookmarkEnd w:id="96"/>
      <w:bookmarkEnd w:id="97"/>
      <w:bookmarkEnd w:id="98"/>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99" w:name="_Toc146552348"/>
      <w:r w:rsidRPr="00280F56">
        <w:rPr>
          <w:noProof w:val="0"/>
        </w:rPr>
        <w:lastRenderedPageBreak/>
        <w:t xml:space="preserve">Filter Performance </w:t>
      </w:r>
      <w:r w:rsidR="00797231" w:rsidRPr="00280F56">
        <w:rPr>
          <w:noProof w:val="0"/>
        </w:rPr>
        <w:t>on a stationary vehicle</w:t>
      </w:r>
      <w:bookmarkEnd w:id="99"/>
      <w:r w:rsidR="00887F59" w:rsidRPr="00280F56">
        <w:rPr>
          <w:noProof w:val="0"/>
        </w:rPr>
        <w:t xml:space="preserve"> </w:t>
      </w:r>
    </w:p>
    <w:p w14:paraId="726428F6" w14:textId="7CBCF222" w:rsidR="000D4BF9" w:rsidRPr="00280F56" w:rsidRDefault="00E74685" w:rsidP="000D4BF9">
      <w:pPr>
        <w:pStyle w:val="BodyText"/>
      </w:pPr>
      <w:r w:rsidRPr="00280F56">
        <w:t xml:space="preserve">Applying the </w:t>
      </w:r>
      <w:proofErr w:type="spellStart"/>
      <w:r w:rsidR="002245F1" w:rsidRPr="00280F56">
        <w:t>Mat</w:t>
      </w:r>
      <w:r w:rsidR="00F67348" w:rsidRPr="00280F56">
        <w:t>l</w:t>
      </w:r>
      <w:r w:rsidR="002245F1" w:rsidRPr="00280F56">
        <w:t>ab</w:t>
      </w:r>
      <w:proofErr w:type="spellEnd"/>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proofErr w:type="spellStart"/>
      <w:r w:rsidR="00F67348" w:rsidRPr="00280F56">
        <w:t>Matlab</w:t>
      </w:r>
      <w:proofErr w:type="spellEnd"/>
      <w:r w:rsidR="00C74F4B" w:rsidRPr="00280F56">
        <w:t xml:space="preserve">. </w:t>
      </w:r>
      <w:r w:rsidR="00F67348" w:rsidRPr="00280F56">
        <w:t>As the code runs faster than the recommended</w:t>
      </w:r>
      <w:r w:rsidR="002A7F81" w:rsidRPr="00280F56">
        <w:t xml:space="preserve"> </w:t>
      </w:r>
      <w:proofErr w:type="gramStart"/>
      <w:r w:rsidR="002A7F81" w:rsidRPr="00280F56">
        <w:t xml:space="preserve">minimum </w:t>
      </w:r>
      <w:r w:rsidR="00F67348" w:rsidRPr="00280F56">
        <w:t xml:space="preserve"> 1</w:t>
      </w:r>
      <w:proofErr w:type="gramEnd"/>
      <w:r w:rsidR="00F67348" w:rsidRPr="00280F56">
        <w:t xml:space="preserve">/10 second </w:t>
      </w:r>
      <w:r w:rsidR="002A7F81" w:rsidRPr="00280F56">
        <w:t xml:space="preserve">code runtime recommended </w:t>
      </w:r>
      <w:r w:rsidR="00F67348" w:rsidRPr="00280F56">
        <w:t xml:space="preserve">for the tic/toc approach, the code was looped 10 times and the tic/toc result is an average. </w:t>
      </w:r>
      <w:r w:rsidR="000D4BF9" w:rsidRPr="00280F56">
        <w:t>The results of the Madgwick filter are shown in Table 4.</w:t>
      </w:r>
      <w:r w:rsidR="007701F5" w:rsidRPr="00280F56">
        <w:t>7</w:t>
      </w:r>
      <w:r w:rsidR="000D4BF9" w:rsidRPr="00280F56">
        <w:t>.</w:t>
      </w:r>
    </w:p>
    <w:p w14:paraId="292A2C90" w14:textId="6FA483B1" w:rsidR="00F67348" w:rsidRPr="00280F56" w:rsidRDefault="000D4BF9" w:rsidP="000D4BF9">
      <w:pPr>
        <w:pStyle w:val="BodyText"/>
      </w:pPr>
      <w:bookmarkStart w:id="100" w:name="_Toc146546626"/>
      <w:bookmarkStart w:id="101" w:name="_Toc146624399"/>
      <w:r w:rsidRPr="00280F56">
        <w:t xml:space="preserve">Table </w:t>
      </w:r>
      <w:r w:rsidR="003744E0">
        <w:fldChar w:fldCharType="begin"/>
      </w:r>
      <w:r w:rsidR="003744E0">
        <w:instrText xml:space="preserve"> STYLEREF 1 \s </w:instrText>
      </w:r>
      <w:r w:rsidR="003744E0">
        <w:fldChar w:fldCharType="separate"/>
      </w:r>
      <w:r w:rsidR="003744E0">
        <w:rPr>
          <w:noProof/>
        </w:rPr>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rPr>
          <w:noProof/>
        </w:rPr>
        <w:t>6</w:t>
      </w:r>
      <w:r w:rsidR="003744E0">
        <w:fldChar w:fldCharType="end"/>
      </w:r>
      <w:r w:rsidRPr="00280F56">
        <w:t xml:space="preserve"> Madgwick filter results from a stationary vehicle.</w:t>
      </w:r>
      <w:bookmarkEnd w:id="100"/>
      <w:bookmarkEnd w:id="101"/>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1CA2ACA3" w:rsidR="005D128A" w:rsidRDefault="00BC3115" w:rsidP="00352A0E">
      <w:pPr>
        <w:pStyle w:val="Caption"/>
      </w:pPr>
      <w:bookmarkStart w:id="102" w:name="_Toc146551649"/>
      <w:bookmarkStart w:id="103" w:name="_Toc14654730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02"/>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3"/>
    </w:p>
    <w:p w14:paraId="51F9F588" w14:textId="1587FD6E" w:rsidR="00A46BDE" w:rsidRPr="00280F56" w:rsidRDefault="00A46BDE" w:rsidP="00C66355">
      <w:pPr>
        <w:rPr>
          <w:lang w:eastAsia="zh-CN"/>
        </w:rPr>
      </w:pPr>
      <w:r w:rsidRPr="00280F56">
        <w:rPr>
          <w:rStyle w:val="BodyTextChar"/>
        </w:rPr>
        <w:lastRenderedPageBreak/>
        <w:t xml:space="preserve">The default </w:t>
      </w:r>
      <w:proofErr w:type="spellStart"/>
      <w:r w:rsidRPr="00280F56">
        <w:rPr>
          <w:rStyle w:val="BodyTextChar"/>
        </w:rPr>
        <w:t>Matlab</w:t>
      </w:r>
      <w:proofErr w:type="spellEnd"/>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7AED84DA" w:rsidR="00A46BDE" w:rsidRPr="00280F56" w:rsidRDefault="00A46BDE" w:rsidP="00352A0E">
      <w:pPr>
        <w:pStyle w:val="Caption"/>
      </w:pPr>
      <w:bookmarkStart w:id="104"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Matlab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4"/>
    </w:p>
    <w:p w14:paraId="51094D70" w14:textId="77777777" w:rsidR="00A46BDE" w:rsidRPr="00280F56" w:rsidRDefault="00A46BDE" w:rsidP="00A46BDE">
      <w:pPr>
        <w:pStyle w:val="BodyText"/>
      </w:pPr>
      <w:r w:rsidRPr="00280F56">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44FAEA2E" w:rsidR="00A46BDE" w:rsidRPr="00280F56" w:rsidRDefault="00A46BDE" w:rsidP="00352A0E">
      <w:pPr>
        <w:pStyle w:val="Caption"/>
      </w:pPr>
      <w:bookmarkStart w:id="105" w:name="_Toc146547305"/>
      <w:bookmarkStart w:id="106" w:name="_Toc14655165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Kalman Filter results from a stationary vehicle</w:t>
      </w:r>
      <w:bookmarkEnd w:id="105"/>
      <w:bookmarkEnd w:id="106"/>
    </w:p>
    <w:p w14:paraId="4AFAC885" w14:textId="77777777" w:rsidR="00A46BDE" w:rsidRPr="00280F56" w:rsidRDefault="00A46BDE" w:rsidP="00A46BDE">
      <w:pPr>
        <w:pStyle w:val="BodyText"/>
      </w:pPr>
      <w:r w:rsidRPr="00280F56">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2A4F7176" w:rsidR="00A46BDE" w:rsidRPr="00280F56" w:rsidRDefault="00A46BDE" w:rsidP="00352A0E">
      <w:pPr>
        <w:pStyle w:val="Caption"/>
      </w:pPr>
      <w:bookmarkStart w:id="107" w:name="_Toc146547306"/>
      <w:bookmarkStart w:id="108" w:name="_Toc14655165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Magnified view of Kalman filter results from a stationary vehicle.</w:t>
      </w:r>
      <w:bookmarkEnd w:id="107"/>
      <w:bookmarkEnd w:id="108"/>
    </w:p>
    <w:p w14:paraId="54D780F2" w14:textId="762E8EE6"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09"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09"/>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10" w:name="_Toc146547307"/>
      <w:r w:rsidRPr="00280F56">
        <w:rPr>
          <w:noProof/>
        </w:rPr>
        <w:lastRenderedPageBreak/>
        <w:drawing>
          <wp:inline distT="0" distB="0" distL="0" distR="0" wp14:anchorId="54C6D0CF" wp14:editId="3797A2BE">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10"/>
    </w:p>
    <w:p w14:paraId="3FAB4276" w14:textId="3BB2459B" w:rsidR="00A46BDE" w:rsidRDefault="00A46BDE" w:rsidP="00352A0E">
      <w:pPr>
        <w:pStyle w:val="Caption"/>
      </w:pPr>
      <w:bookmarkStart w:id="111" w:name="_Toc146547308"/>
      <w:bookmarkStart w:id="112" w:name="_Toc14655165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Madgwick results from a stationary vehicle with a default gain of 0.1</w:t>
      </w:r>
      <w:bookmarkEnd w:id="111"/>
      <w:bookmarkEnd w:id="112"/>
    </w:p>
    <w:p w14:paraId="6DA8F03D" w14:textId="77777777" w:rsidR="005D128A" w:rsidRDefault="00867355" w:rsidP="005D128A">
      <w:pPr>
        <w:pStyle w:val="BodyText"/>
      </w:pPr>
      <w:bookmarkStart w:id="113" w:name="_Toc146547309"/>
      <w:r w:rsidRPr="00280F56">
        <w:rPr>
          <w:noProof/>
        </w:rPr>
        <w:drawing>
          <wp:inline distT="0" distB="0" distL="0" distR="0" wp14:anchorId="43D89091" wp14:editId="3761A22E">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3919CBF0" w:rsidR="00A46BDE" w:rsidRDefault="00A46BDE" w:rsidP="00352A0E">
      <w:pPr>
        <w:pStyle w:val="Caption"/>
      </w:pPr>
      <w:bookmarkStart w:id="114" w:name="_Toc14655165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Madgwick Filter on a rolling vehicle with a gain of 1</w:t>
      </w:r>
      <w:bookmarkEnd w:id="113"/>
      <w:bookmarkEnd w:id="114"/>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3EB16AF9">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A049C5F" w:rsidR="00A46BDE" w:rsidRDefault="00A46BDE" w:rsidP="00352A0E">
      <w:pPr>
        <w:pStyle w:val="Caption"/>
      </w:pPr>
      <w:bookmarkStart w:id="115" w:name="_Toc146547310"/>
      <w:bookmarkStart w:id="116" w:name="_Toc14655165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Madgwick filter on a rolling vehicle with a gain of 10</w:t>
      </w:r>
      <w:bookmarkEnd w:id="115"/>
      <w:bookmarkEnd w:id="116"/>
    </w:p>
    <w:p w14:paraId="394A65A5" w14:textId="34BD04B9" w:rsidR="003A733D" w:rsidRPr="00280F56" w:rsidRDefault="00A46BDE" w:rsidP="003A733D">
      <w:pPr>
        <w:pStyle w:val="BodyText"/>
      </w:pPr>
      <w:r w:rsidRPr="00280F56">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w:t>
      </w:r>
      <w:proofErr w:type="gramStart"/>
      <w:r w:rsidR="00C84630" w:rsidRPr="00280F56">
        <w:t xml:space="preserve">it can be seen that </w:t>
      </w:r>
      <w:r w:rsidR="006C2D20">
        <w:t>the</w:t>
      </w:r>
      <w:proofErr w:type="gramEnd"/>
      <w:r w:rsidR="006C2D20">
        <w:t xml:space="preserve"> amount of </w:t>
      </w:r>
      <w:r w:rsidR="00C84630" w:rsidRPr="00280F56">
        <w:t xml:space="preserve">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w:t>
      </w:r>
      <w:r w:rsidR="00C645EE">
        <w:t>IMUs</w:t>
      </w:r>
      <w:r w:rsidR="00C66355" w:rsidRPr="00280F56">
        <w:t xml:space="preserve">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s own 1.5% inaccuracy values are combined</w:t>
      </w:r>
      <w:r w:rsidR="006C2D20">
        <w:t>,</w:t>
      </w:r>
      <w:r w:rsidR="003A733D" w:rsidRPr="00280F56">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lastRenderedPageBreak/>
        <w:drawing>
          <wp:inline distT="0" distB="0" distL="0" distR="0" wp14:anchorId="193437E5" wp14:editId="3068C745">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1C676CAB" w:rsidR="00A46BDE" w:rsidRPr="00280F56" w:rsidRDefault="00A46BDE" w:rsidP="00352A0E">
      <w:pPr>
        <w:pStyle w:val="Caption"/>
      </w:pPr>
      <w:bookmarkStart w:id="117" w:name="_Toc146547311"/>
      <w:bookmarkStart w:id="118" w:name="_Toc14655165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Madgwick filter on a rolling vehicle with a gain of 15</w:t>
      </w:r>
      <w:bookmarkEnd w:id="117"/>
      <w:bookmarkEnd w:id="118"/>
    </w:p>
    <w:p w14:paraId="66FF3B9A" w14:textId="6FF43DC7" w:rsidR="00A46BDE" w:rsidRPr="00280F56" w:rsidRDefault="00A46BDE" w:rsidP="00DC5CB0">
      <w:pPr>
        <w:pStyle w:val="BodyText"/>
      </w:pPr>
      <w:r w:rsidRPr="00280F56">
        <w:br/>
        <w:t xml:space="preserve">A Kalman filter was implemented using the standard </w:t>
      </w:r>
      <w:proofErr w:type="spellStart"/>
      <w:r w:rsidRPr="00280F56">
        <w:t>Matlab</w:t>
      </w:r>
      <w:proofErr w:type="spellEnd"/>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w:t>
      </w:r>
      <w:r w:rsidR="007D12C6" w:rsidRPr="00280F56">
        <w:lastRenderedPageBreak/>
        <w:t xml:space="preserve">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Raspberry Pi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rPr>
          <w:noProof/>
        </w:rPr>
        <w:drawing>
          <wp:inline distT="0" distB="0" distL="0" distR="0" wp14:anchorId="48524B0A" wp14:editId="1275130E">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7A701317" w:rsidR="001511A0" w:rsidRPr="00280F56" w:rsidRDefault="001511A0" w:rsidP="00352A0E">
      <w:pPr>
        <w:pStyle w:val="Caption"/>
      </w:pPr>
      <w:bookmarkStart w:id="119" w:name="_Toc146547312"/>
      <w:bookmarkStart w:id="120" w:name="_Toc146551656"/>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8</w:t>
      </w:r>
      <w:r w:rsidR="0099441D">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19"/>
      <w:bookmarkEnd w:id="120"/>
    </w:p>
    <w:p w14:paraId="16060393" w14:textId="0269E044" w:rsidR="001511A0" w:rsidRPr="00280F56" w:rsidRDefault="003A7197" w:rsidP="001511A0">
      <w:pPr>
        <w:pStyle w:val="BodyText"/>
      </w:pPr>
      <w:r w:rsidRPr="00280F56">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08359DCF" w:rsidR="003A7197" w:rsidRPr="00280F56" w:rsidRDefault="003A7197" w:rsidP="00352A0E">
      <w:pPr>
        <w:pStyle w:val="Caption"/>
      </w:pPr>
      <w:bookmarkStart w:id="121" w:name="_Toc146547313"/>
      <w:bookmarkStart w:id="122" w:name="_Toc14655165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9</w:t>
      </w:r>
      <w:r w:rsidR="0099441D">
        <w:fldChar w:fldCharType="end"/>
      </w:r>
      <w:r w:rsidRPr="00280F56">
        <w:t xml:space="preserve"> Averages of </w:t>
      </w:r>
      <w:r w:rsidR="0050061E">
        <w:t xml:space="preserve">Filter </w:t>
      </w:r>
      <w:r w:rsidRPr="00280F56">
        <w:t>Roll values against robot arm movements</w:t>
      </w:r>
      <w:bookmarkEnd w:id="121"/>
      <w:bookmarkEnd w:id="122"/>
    </w:p>
    <w:p w14:paraId="2CF8119D" w14:textId="0D99007B"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23" w:name="_Toc146552350"/>
      <w:r w:rsidRPr="00280F56">
        <w:rPr>
          <w:noProof w:val="0"/>
        </w:rPr>
        <w:t xml:space="preserve">Filter performance </w:t>
      </w:r>
      <w:r w:rsidR="00A46BDE" w:rsidRPr="00280F56">
        <w:rPr>
          <w:noProof w:val="0"/>
        </w:rPr>
        <w:t>on a pitching vehicle</w:t>
      </w:r>
      <w:bookmarkEnd w:id="123"/>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 xml:space="preserve">Using the average values, the Kalman filter took 7.568 times longer than the Madgwick filter to </w:t>
      </w:r>
      <w:r w:rsidR="009C2EB0" w:rsidRPr="00280F56">
        <w:lastRenderedPageBreak/>
        <w:t>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4048F996" w:rsidR="009C2EB0" w:rsidRPr="00280F56" w:rsidRDefault="009C2EB0" w:rsidP="00352A0E">
      <w:pPr>
        <w:pStyle w:val="Caption"/>
      </w:pPr>
      <w:bookmarkStart w:id="124" w:name="_Toc146547314"/>
      <w:bookmarkStart w:id="125" w:name="_Toc14655165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0</w:t>
      </w:r>
      <w:r w:rsidR="0099441D">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24"/>
      <w:bookmarkEnd w:id="125"/>
    </w:p>
    <w:p w14:paraId="064E9F62" w14:textId="6AC662E5" w:rsidR="0022541E" w:rsidRDefault="0022541E" w:rsidP="0050061E">
      <w:pPr>
        <w:pStyle w:val="BodyText"/>
      </w:pPr>
      <w:bookmarkStart w:id="126"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26"/>
    </w:p>
    <w:p w14:paraId="527DEFED" w14:textId="1991D96E" w:rsidR="0022541E" w:rsidRPr="00280F56" w:rsidRDefault="0022541E" w:rsidP="0050061E">
      <w:pPr>
        <w:pStyle w:val="BodyText"/>
      </w:pPr>
      <w:bookmarkStart w:id="127"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27"/>
    </w:p>
    <w:p w14:paraId="7AB6703B" w14:textId="70C6AAEF" w:rsidR="009C2EB0" w:rsidRDefault="009C2EB0" w:rsidP="00352A0E">
      <w:pPr>
        <w:pStyle w:val="Caption"/>
      </w:pPr>
      <w:bookmarkStart w:id="128" w:name="_Toc146547317"/>
      <w:bookmarkStart w:id="129" w:name="_Toc14655165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1</w:t>
      </w:r>
      <w:r w:rsidR="0099441D">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8"/>
      <w:bookmarkEnd w:id="129"/>
    </w:p>
    <w:p w14:paraId="30FFFB75" w14:textId="442A178A" w:rsidR="00AD5EE1" w:rsidRPr="00280F56" w:rsidRDefault="0022541E" w:rsidP="0050061E">
      <w:pPr>
        <w:pStyle w:val="BodyText"/>
        <w:rPr>
          <w:color w:val="FF0000"/>
        </w:rPr>
      </w:pPr>
      <w:bookmarkStart w:id="130"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t>
      </w:r>
      <w:r w:rsidRPr="00280F56">
        <w:lastRenderedPageBreak/>
        <w:t xml:space="preserve">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30"/>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31"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31"/>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1F3F46C8" w:rsidR="00C2066A" w:rsidRPr="00280F56" w:rsidRDefault="007930DE" w:rsidP="00352A0E">
      <w:pPr>
        <w:pStyle w:val="Caption"/>
      </w:pPr>
      <w:bookmarkStart w:id="132" w:name="_Toc146547319"/>
      <w:bookmarkStart w:id="133" w:name="_Toc14655166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2</w:t>
      </w:r>
      <w:r w:rsidR="0099441D">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32"/>
      <w:bookmarkEnd w:id="133"/>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w:t>
      </w:r>
      <w:r w:rsidR="00724ED0" w:rsidRPr="00280F56">
        <w:lastRenderedPageBreak/>
        <w:t>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7CF65B9F" w:rsidR="0002469D" w:rsidRPr="00280F56" w:rsidRDefault="0002469D" w:rsidP="00352A0E">
      <w:pPr>
        <w:pStyle w:val="Caption"/>
      </w:pPr>
      <w:bookmarkStart w:id="134" w:name="_Toc146547320"/>
      <w:bookmarkStart w:id="135" w:name="_Toc14655166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3</w:t>
      </w:r>
      <w:r w:rsidR="0099441D">
        <w:fldChar w:fldCharType="end"/>
      </w:r>
      <w:r w:rsidRPr="00280F56">
        <w:t xml:space="preserve"> </w:t>
      </w:r>
      <w:r w:rsidR="003C7C28" w:rsidRPr="00280F56">
        <w:t xml:space="preserve">Filter and robot arm varied-motion data using a Madgwick sample rate of </w:t>
      </w:r>
      <w:r w:rsidR="00E7635E" w:rsidRPr="00280F56">
        <w:t>4998.</w:t>
      </w:r>
      <w:bookmarkEnd w:id="134"/>
      <w:bookmarkEnd w:id="135"/>
    </w:p>
    <w:p w14:paraId="40A6B2A8" w14:textId="1225CC7D"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w:t>
      </w:r>
      <w:proofErr w:type="gramStart"/>
      <w:r w:rsidR="00C461A3" w:rsidRPr="00280F56">
        <w:t>time period</w:t>
      </w:r>
      <w:proofErr w:type="gramEnd"/>
      <w:r w:rsidR="00C461A3" w:rsidRPr="00280F56">
        <w:t xml:space="preserve">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w:t>
      </w:r>
      <w:r w:rsidR="00C461A3" w:rsidRPr="00280F56">
        <w:lastRenderedPageBreak/>
        <w:t xml:space="preserve">long and the descent algorithm underfits. </w:t>
      </w:r>
      <w:r w:rsidR="00E7635E" w:rsidRPr="00280F56">
        <w:br/>
      </w:r>
      <w:r w:rsidR="00E7635E" w:rsidRPr="00280F56">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4F17932E" w:rsidR="00E7635E" w:rsidRPr="00280F56" w:rsidRDefault="00E7635E" w:rsidP="00352A0E">
      <w:pPr>
        <w:pStyle w:val="Caption"/>
      </w:pPr>
      <w:bookmarkStart w:id="136" w:name="_Toc146547321"/>
      <w:bookmarkStart w:id="137" w:name="_Toc14655166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4</w:t>
      </w:r>
      <w:r w:rsidR="0099441D">
        <w:fldChar w:fldCharType="end"/>
      </w:r>
      <w:r w:rsidRPr="00280F56">
        <w:t xml:space="preserve"> Madgwick and Kalman values with a sampl</w:t>
      </w:r>
      <w:r w:rsidR="00DC30A1" w:rsidRPr="00280F56">
        <w:t>e</w:t>
      </w:r>
      <w:r w:rsidRPr="00280F56">
        <w:t xml:space="preserve"> rate of 100</w:t>
      </w:r>
      <w:bookmarkEnd w:id="136"/>
      <w:bookmarkEnd w:id="137"/>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47630961" w:rsidR="00E7635E" w:rsidRPr="00280F56" w:rsidRDefault="00C41D99" w:rsidP="00352A0E">
      <w:pPr>
        <w:pStyle w:val="Caption"/>
      </w:pPr>
      <w:bookmarkStart w:id="138" w:name="_Toc146547322"/>
      <w:bookmarkStart w:id="139" w:name="_Toc14655166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5</w:t>
      </w:r>
      <w:r w:rsidR="0099441D">
        <w:fldChar w:fldCharType="end"/>
      </w:r>
      <w:r w:rsidRPr="00280F56">
        <w:t xml:space="preserve"> Averages of Madgwick and Kalman values with a sampl</w:t>
      </w:r>
      <w:r w:rsidR="00DC30A1" w:rsidRPr="00280F56">
        <w:t>e</w:t>
      </w:r>
      <w:r w:rsidRPr="00280F56">
        <w:t xml:space="preserve"> rate of 100</w:t>
      </w:r>
      <w:bookmarkEnd w:id="138"/>
      <w:bookmarkEnd w:id="139"/>
    </w:p>
    <w:p w14:paraId="7AF65B43" w14:textId="7569A15D"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 xml:space="preserve">and will likely need to be adjustable based on </w:t>
      </w:r>
      <w:r w:rsidRPr="00280F56">
        <w:lastRenderedPageBreak/>
        <w:t>implementation.</w:t>
      </w:r>
      <w:r w:rsidR="00985E0F" w:rsidRPr="00280F56">
        <w:t xml:space="preserve"> Averaging the results across </w:t>
      </w:r>
      <w:r w:rsidR="00C645EE">
        <w:t>IMUs</w:t>
      </w:r>
      <w:r w:rsidR="00985E0F" w:rsidRPr="00280F56">
        <w:t xml:space="preserve">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140" w:name="_Toc146547323"/>
      <w:r w:rsidR="00985E0F" w:rsidRPr="00280F56">
        <w:rPr>
          <w:noProof/>
        </w:rPr>
        <w:drawing>
          <wp:inline distT="0" distB="0" distL="0" distR="0" wp14:anchorId="5825ED4C" wp14:editId="238A79F3">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708F7A2A" w:rsidR="00985E0F" w:rsidRDefault="00985E0F" w:rsidP="00352A0E">
      <w:pPr>
        <w:pStyle w:val="Caption"/>
      </w:pPr>
      <w:bookmarkStart w:id="141" w:name="_Toc14655166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6</w:t>
      </w:r>
      <w:r w:rsidR="0099441D">
        <w:fldChar w:fldCharType="end"/>
      </w:r>
      <w:r w:rsidRPr="00280F56">
        <w:t xml:space="preserve"> Madgwick and Kalman values with a sampl</w:t>
      </w:r>
      <w:r w:rsidR="00DC30A1" w:rsidRPr="00280F56">
        <w:t>e</w:t>
      </w:r>
      <w:r w:rsidRPr="00280F56">
        <w:t xml:space="preserve"> rate of 50</w:t>
      </w:r>
      <w:bookmarkEnd w:id="140"/>
      <w:bookmarkEnd w:id="141"/>
    </w:p>
    <w:p w14:paraId="42390934" w14:textId="77777777" w:rsidR="0050061E" w:rsidRDefault="00985E0F" w:rsidP="0050061E">
      <w:pPr>
        <w:pStyle w:val="BodyText"/>
      </w:pPr>
      <w:bookmarkStart w:id="142"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077D4ABA" w:rsidR="00985E0F" w:rsidRPr="00280F56" w:rsidRDefault="00985E0F" w:rsidP="00352A0E">
      <w:pPr>
        <w:pStyle w:val="Caption"/>
      </w:pPr>
      <w:bookmarkStart w:id="143" w:name="_Toc14655166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7</w:t>
      </w:r>
      <w:r w:rsidR="0099441D">
        <w:fldChar w:fldCharType="end"/>
      </w:r>
      <w:r w:rsidRPr="00280F56">
        <w:t xml:space="preserve"> Madgwick and Kalman values with a sampl</w:t>
      </w:r>
      <w:r w:rsidR="00DC30A1" w:rsidRPr="00280F56">
        <w:t>e</w:t>
      </w:r>
      <w:r w:rsidRPr="00280F56">
        <w:t xml:space="preserve"> rate of 500</w:t>
      </w:r>
      <w:bookmarkEnd w:id="142"/>
      <w:bookmarkEnd w:id="143"/>
    </w:p>
    <w:p w14:paraId="3AB9E7F1" w14:textId="0FC6F84A" w:rsidR="00BF6904" w:rsidRPr="00280F56" w:rsidRDefault="00BF6904" w:rsidP="0009235C">
      <w:pPr>
        <w:pStyle w:val="BodyText"/>
      </w:pPr>
      <w:r w:rsidRPr="00280F56">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rPr>
          <w:noProof/>
        </w:rPr>
        <w:lastRenderedPageBreak/>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4AECFD6" w:rsidR="00BF6904" w:rsidRPr="00280F56" w:rsidRDefault="00BF6904" w:rsidP="00352A0E">
      <w:pPr>
        <w:pStyle w:val="Caption"/>
      </w:pPr>
      <w:bookmarkStart w:id="144" w:name="_Toc146551666"/>
      <w:bookmarkStart w:id="145" w:name="_Toc14654732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8</w:t>
      </w:r>
      <w:r w:rsidR="0099441D">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4"/>
      <w:r w:rsidRPr="00280F56">
        <w:t xml:space="preserve"> </w:t>
      </w:r>
      <w:bookmarkEnd w:id="145"/>
    </w:p>
    <w:p w14:paraId="362048B7" w14:textId="3E452D27" w:rsidR="00BF6904" w:rsidRPr="00280F56" w:rsidRDefault="00DC30A1" w:rsidP="0099441D">
      <w:pPr>
        <w:pStyle w:val="BodyText"/>
      </w:pPr>
      <w:bookmarkStart w:id="146" w:name="_Toc146547326"/>
      <w:r w:rsidRPr="00280F56">
        <w:rPr>
          <w:noProof/>
        </w:rPr>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46"/>
    </w:p>
    <w:p w14:paraId="561B0545" w14:textId="561B9C9D" w:rsidR="00BF6904" w:rsidRPr="00280F56" w:rsidRDefault="00BF6904" w:rsidP="00352A0E">
      <w:pPr>
        <w:pStyle w:val="Caption"/>
      </w:pPr>
      <w:bookmarkStart w:id="147" w:name="_Toc146551667"/>
      <w:bookmarkStart w:id="148" w:name="_Toc14654732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9</w:t>
      </w:r>
      <w:r w:rsidR="0099441D">
        <w:fldChar w:fldCharType="end"/>
      </w:r>
      <w:r w:rsidRPr="00280F56">
        <w:t xml:space="preserve"> Madgwick filter beta value set to 5.0 with a sample </w:t>
      </w:r>
      <w:r w:rsidR="00DC30A1" w:rsidRPr="00280F56">
        <w:t>rate</w:t>
      </w:r>
      <w:r w:rsidRPr="00280F56">
        <w:t xml:space="preserve"> of 100</w:t>
      </w:r>
      <w:bookmarkEnd w:id="147"/>
      <w:r w:rsidRPr="00280F56">
        <w:t xml:space="preserve"> </w:t>
      </w:r>
      <w:bookmarkEnd w:id="148"/>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49"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49"/>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rPr>
          <w:noProof/>
        </w:rPr>
        <w:lastRenderedPageBreak/>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45">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053AB501" w:rsidR="00A04174" w:rsidRPr="00280F56" w:rsidRDefault="00A04174" w:rsidP="0050061E">
      <w:pPr>
        <w:pStyle w:val="BodyText"/>
      </w:pPr>
      <w:bookmarkStart w:id="150" w:name="_Toc146551668"/>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0</w:t>
      </w:r>
      <w:r w:rsidR="0099441D" w:rsidRPr="0099441D">
        <w:rPr>
          <w:rStyle w:val="CaptionChar"/>
        </w:rPr>
        <w:fldChar w:fldCharType="end"/>
      </w:r>
      <w:r w:rsidRPr="0099441D">
        <w:rPr>
          <w:rStyle w:val="CaptionChar"/>
        </w:rPr>
        <w:t xml:space="preserve"> Neural network Model training summary</w:t>
      </w:r>
      <w:bookmarkEnd w:id="150"/>
    </w:p>
    <w:p w14:paraId="0C9FECB7" w14:textId="4DE4478D" w:rsidR="00C50C57" w:rsidRPr="00280F56" w:rsidRDefault="00C50C57" w:rsidP="00352A0E">
      <w:pPr>
        <w:pStyle w:val="Caption"/>
      </w:pPr>
      <w:bookmarkStart w:id="151" w:name="_Toc146546627"/>
      <w:bookmarkStart w:id="152" w:name="_Toc146547328"/>
      <w:bookmarkStart w:id="153" w:name="_Toc146624400"/>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7</w:t>
      </w:r>
      <w:r w:rsidR="003744E0">
        <w:fldChar w:fldCharType="end"/>
      </w:r>
      <w:r w:rsidRPr="00280F56">
        <w:t xml:space="preserve"> Initial Neural Network training results</w:t>
      </w:r>
      <w:r w:rsidR="00E04761" w:rsidRPr="00280F56">
        <w:t xml:space="preserve"> with default layer size of 10</w:t>
      </w:r>
      <w:bookmarkEnd w:id="151"/>
      <w:bookmarkEnd w:id="152"/>
      <w:bookmarkEnd w:id="153"/>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51BDC557" w:rsidR="00C50C57" w:rsidRPr="00280F56" w:rsidRDefault="00C50C57" w:rsidP="00352A0E">
      <w:pPr>
        <w:pStyle w:val="Caption"/>
      </w:pPr>
      <w:bookmarkStart w:id="154" w:name="_Toc146547329"/>
      <w:bookmarkStart w:id="155" w:name="_Toc14655166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1</w:t>
      </w:r>
      <w:r w:rsidR="0099441D">
        <w:fldChar w:fldCharType="end"/>
      </w:r>
      <w:r w:rsidRPr="00280F56">
        <w:t xml:space="preserve"> Initial Neural Network Performance plot</w:t>
      </w:r>
      <w:r w:rsidR="00E04761" w:rsidRPr="00280F56">
        <w:t xml:space="preserve"> with default layer size of 10</w:t>
      </w:r>
      <w:bookmarkEnd w:id="154"/>
      <w:bookmarkEnd w:id="155"/>
    </w:p>
    <w:p w14:paraId="77886B76" w14:textId="1145D652" w:rsidR="00C50C57" w:rsidRPr="00280F56" w:rsidRDefault="00C50C57" w:rsidP="00C50C57">
      <w:pPr>
        <w:pStyle w:val="BodyText"/>
      </w:pPr>
      <w:r w:rsidRPr="00280F56">
        <w:rPr>
          <w:noProof/>
        </w:rPr>
        <w:lastRenderedPageBreak/>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4EC207F5" w:rsidR="00C50C57" w:rsidRPr="00280F56" w:rsidRDefault="00C50C57" w:rsidP="00352A0E">
      <w:pPr>
        <w:pStyle w:val="Caption"/>
      </w:pPr>
      <w:bookmarkStart w:id="156" w:name="_Toc146547330"/>
      <w:bookmarkStart w:id="157" w:name="_Toc14655167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2</w:t>
      </w:r>
      <w:r w:rsidR="0099441D">
        <w:fldChar w:fldCharType="end"/>
      </w:r>
      <w:r w:rsidRPr="00280F56">
        <w:t xml:space="preserve"> Initial Neural Network Error Histogram plot</w:t>
      </w:r>
      <w:r w:rsidR="00E04761" w:rsidRPr="00280F56">
        <w:t xml:space="preserve"> with default layer size of 10</w:t>
      </w:r>
      <w:bookmarkEnd w:id="156"/>
      <w:bookmarkEnd w:id="157"/>
    </w:p>
    <w:p w14:paraId="2355182D" w14:textId="77777777" w:rsidR="00C17AD5" w:rsidRDefault="00C50C57" w:rsidP="00C17AD5">
      <w:pPr>
        <w:pStyle w:val="BodyText"/>
        <w:rPr>
          <w:rStyle w:val="CaptionChar"/>
        </w:rPr>
      </w:pPr>
      <w:r w:rsidRPr="00C17AD5">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42AF09D4" w:rsidR="00896FCF" w:rsidRDefault="00C50C57" w:rsidP="00C17AD5">
      <w:pPr>
        <w:pStyle w:val="BodyText"/>
      </w:pPr>
      <w:bookmarkStart w:id="158" w:name="_Toc146551671"/>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3</w:t>
      </w:r>
      <w:r w:rsidR="0099441D" w:rsidRPr="0099441D">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9" w:name="_Toc146546628"/>
      <w:bookmarkEnd w:id="158"/>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22813150" w:rsidR="00E04761" w:rsidRPr="00280F56" w:rsidRDefault="00E04761" w:rsidP="00F7573E">
      <w:pPr>
        <w:pStyle w:val="BodyText"/>
      </w:pPr>
      <w:r w:rsidRPr="00280F56">
        <w:br/>
      </w:r>
      <w:bookmarkStart w:id="160" w:name="_Toc146624401"/>
      <w:r w:rsidRPr="0099441D">
        <w:rPr>
          <w:rStyle w:val="CaptionChar"/>
        </w:rPr>
        <w:t xml:space="preserve">Table </w:t>
      </w:r>
      <w:r w:rsidR="003744E0">
        <w:rPr>
          <w:rStyle w:val="CaptionChar"/>
        </w:rPr>
        <w:fldChar w:fldCharType="begin"/>
      </w:r>
      <w:r w:rsidR="003744E0">
        <w:rPr>
          <w:rStyle w:val="CaptionChar"/>
        </w:rPr>
        <w:instrText xml:space="preserve"> STYLEREF 1 \s </w:instrText>
      </w:r>
      <w:r w:rsidR="003744E0">
        <w:rPr>
          <w:rStyle w:val="CaptionChar"/>
        </w:rPr>
        <w:fldChar w:fldCharType="separate"/>
      </w:r>
      <w:r w:rsidR="003744E0">
        <w:rPr>
          <w:rStyle w:val="CaptionChar"/>
        </w:rPr>
        <w:t>4</w:t>
      </w:r>
      <w:r w:rsidR="003744E0">
        <w:rPr>
          <w:rStyle w:val="CaptionChar"/>
        </w:rPr>
        <w:fldChar w:fldCharType="end"/>
      </w:r>
      <w:r w:rsidR="003744E0">
        <w:rPr>
          <w:rStyle w:val="CaptionChar"/>
        </w:rPr>
        <w:t>.</w:t>
      </w:r>
      <w:r w:rsidR="003744E0">
        <w:rPr>
          <w:rStyle w:val="CaptionChar"/>
        </w:rPr>
        <w:fldChar w:fldCharType="begin"/>
      </w:r>
      <w:r w:rsidR="003744E0">
        <w:rPr>
          <w:rStyle w:val="CaptionChar"/>
        </w:rPr>
        <w:instrText xml:space="preserve"> SEQ Table \* ARABIC \s 1 </w:instrText>
      </w:r>
      <w:r w:rsidR="003744E0">
        <w:rPr>
          <w:rStyle w:val="CaptionChar"/>
        </w:rPr>
        <w:fldChar w:fldCharType="separate"/>
      </w:r>
      <w:r w:rsidR="003744E0">
        <w:rPr>
          <w:rStyle w:val="CaptionChar"/>
        </w:rPr>
        <w:t>8</w:t>
      </w:r>
      <w:r w:rsidR="003744E0">
        <w:rPr>
          <w:rStyle w:val="CaptionChar"/>
        </w:rPr>
        <w:fldChar w:fldCharType="end"/>
      </w:r>
      <w:r w:rsidRPr="0099441D">
        <w:rPr>
          <w:rStyle w:val="CaptionChar"/>
        </w:rPr>
        <w:t xml:space="preserve"> Training results of initial neural network with a layer size of 20.</w:t>
      </w:r>
      <w:bookmarkEnd w:id="159"/>
      <w:bookmarkEnd w:id="160"/>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6722301F" w:rsidR="00F7573E" w:rsidRPr="00280F56" w:rsidRDefault="008C13AC" w:rsidP="00352A0E">
      <w:pPr>
        <w:pStyle w:val="Caption"/>
        <w:rPr>
          <w:noProof w:val="0"/>
        </w:rPr>
      </w:pPr>
      <w:r w:rsidRPr="00280F56">
        <w:rPr>
          <w:noProof w:val="0"/>
        </w:rPr>
        <w:lastRenderedPageBreak/>
        <w:br/>
      </w:r>
      <w:bookmarkStart w:id="161" w:name="_Toc146546629"/>
      <w:bookmarkStart w:id="162" w:name="_Toc146624402"/>
      <w:r w:rsidR="00F7573E" w:rsidRPr="00280F56">
        <w:rPr>
          <w:noProof w:val="0"/>
        </w:rPr>
        <w:t xml:space="preserve">Table </w:t>
      </w:r>
      <w:r w:rsidR="003744E0">
        <w:rPr>
          <w:noProof w:val="0"/>
        </w:rPr>
        <w:fldChar w:fldCharType="begin"/>
      </w:r>
      <w:r w:rsidR="003744E0">
        <w:rPr>
          <w:noProof w:val="0"/>
        </w:rPr>
        <w:instrText xml:space="preserve"> STYLEREF 1 \s </w:instrText>
      </w:r>
      <w:r w:rsidR="003744E0">
        <w:rPr>
          <w:noProof w:val="0"/>
        </w:rPr>
        <w:fldChar w:fldCharType="separate"/>
      </w:r>
      <w:r w:rsidR="003744E0">
        <w:t>4</w:t>
      </w:r>
      <w:r w:rsidR="003744E0">
        <w:rPr>
          <w:noProof w:val="0"/>
        </w:rPr>
        <w:fldChar w:fldCharType="end"/>
      </w:r>
      <w:r w:rsidR="003744E0">
        <w:rPr>
          <w:noProof w:val="0"/>
        </w:rPr>
        <w:t>.</w:t>
      </w:r>
      <w:r w:rsidR="003744E0">
        <w:rPr>
          <w:noProof w:val="0"/>
        </w:rPr>
        <w:fldChar w:fldCharType="begin"/>
      </w:r>
      <w:r w:rsidR="003744E0">
        <w:rPr>
          <w:noProof w:val="0"/>
        </w:rPr>
        <w:instrText xml:space="preserve"> SEQ Table \* ARABIC \s 1 </w:instrText>
      </w:r>
      <w:r w:rsidR="003744E0">
        <w:rPr>
          <w:noProof w:val="0"/>
        </w:rPr>
        <w:fldChar w:fldCharType="separate"/>
      </w:r>
      <w:r w:rsidR="003744E0">
        <w:t>9</w:t>
      </w:r>
      <w:r w:rsidR="003744E0">
        <w:rPr>
          <w:noProof w:val="0"/>
        </w:rPr>
        <w:fldChar w:fldCharType="end"/>
      </w:r>
      <w:r w:rsidR="00F7573E" w:rsidRPr="00280F56">
        <w:rPr>
          <w:noProof w:val="0"/>
        </w:rPr>
        <w:t xml:space="preserve"> Training Results</w:t>
      </w:r>
      <w:bookmarkEnd w:id="161"/>
      <w:bookmarkEnd w:id="162"/>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63" w:name="_Toc146547331"/>
      <w:r w:rsidRPr="00280F56">
        <w:rPr>
          <w:noProof/>
        </w:rP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7EE14C10" w:rsidR="00F7573E" w:rsidRPr="00280F56" w:rsidRDefault="00F7573E" w:rsidP="00352A0E">
      <w:pPr>
        <w:pStyle w:val="Caption"/>
      </w:pPr>
      <w:bookmarkStart w:id="164" w:name="_Toc14655167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4</w:t>
      </w:r>
      <w:r w:rsidR="0099441D">
        <w:fldChar w:fldCharType="end"/>
      </w:r>
      <w:r w:rsidRPr="00280F56">
        <w:t xml:space="preserve"> Initial Neural Network Performance plot with 20 layers</w:t>
      </w:r>
      <w:bookmarkEnd w:id="163"/>
      <w:bookmarkEnd w:id="164"/>
    </w:p>
    <w:p w14:paraId="2EC4D38C" w14:textId="77777777" w:rsidR="00896FCF" w:rsidRDefault="00F7573E" w:rsidP="00896FCF">
      <w:pPr>
        <w:pStyle w:val="BodyText"/>
      </w:pPr>
      <w:bookmarkStart w:id="165" w:name="_Toc146547332"/>
      <w:r w:rsidRPr="00280F56">
        <w:rPr>
          <w:noProof/>
        </w:rPr>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1D01576A" w:rsidR="00F7573E" w:rsidRDefault="00F7573E" w:rsidP="00352A0E">
      <w:pPr>
        <w:pStyle w:val="Caption"/>
      </w:pPr>
      <w:bookmarkStart w:id="166" w:name="_Toc14655167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5</w:t>
      </w:r>
      <w:r w:rsidR="0099441D">
        <w:fldChar w:fldCharType="end"/>
      </w:r>
      <w:r w:rsidRPr="00280F56">
        <w:t xml:space="preserve"> Initial Neural Network Error Histogram plot with 20 layers</w:t>
      </w:r>
      <w:bookmarkEnd w:id="165"/>
      <w:bookmarkEnd w:id="166"/>
    </w:p>
    <w:p w14:paraId="68CB3C3E" w14:textId="77777777" w:rsidR="00C17AD5" w:rsidRDefault="00F7573E" w:rsidP="00896FCF">
      <w:pPr>
        <w:pStyle w:val="BodyText"/>
      </w:pPr>
      <w:bookmarkStart w:id="167" w:name="_Toc146547333"/>
      <w:r w:rsidRPr="00280F56">
        <w:rPr>
          <w:noProof/>
        </w:rPr>
        <w:lastRenderedPageBreak/>
        <w:drawing>
          <wp:inline distT="0" distB="0" distL="0" distR="0" wp14:anchorId="417C60DB" wp14:editId="6E85F164">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757E5FF6" w:rsidR="00F7573E" w:rsidRDefault="00F7573E" w:rsidP="00352A0E">
      <w:pPr>
        <w:pStyle w:val="Caption"/>
      </w:pPr>
      <w:bookmarkStart w:id="168" w:name="_Toc14655167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6</w:t>
      </w:r>
      <w:r w:rsidR="0099441D">
        <w:fldChar w:fldCharType="end"/>
      </w:r>
      <w:r w:rsidRPr="00280F56">
        <w:t xml:space="preserve"> Initial Neural Network Regression plot with 20 layers</w:t>
      </w:r>
      <w:bookmarkEnd w:id="167"/>
      <w:bookmarkEnd w:id="168"/>
    </w:p>
    <w:p w14:paraId="0A4AC5ED" w14:textId="77777777" w:rsidR="00C17AD5" w:rsidRDefault="00F7573E" w:rsidP="00C17AD5">
      <w:pPr>
        <w:pStyle w:val="BodyText"/>
      </w:pPr>
      <w:r w:rsidRPr="00280F56">
        <w:br/>
      </w:r>
      <w:bookmarkStart w:id="169" w:name="_Toc146547334"/>
      <w:r w:rsidRPr="00280F56">
        <w:rPr>
          <w:noProof/>
        </w:rPr>
        <w:drawing>
          <wp:inline distT="0" distB="0" distL="0" distR="0" wp14:anchorId="4F1D6743" wp14:editId="6DA5038C">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480726EB" w:rsidR="00F7573E" w:rsidRDefault="00F7573E" w:rsidP="00352A0E">
      <w:pPr>
        <w:pStyle w:val="Caption"/>
      </w:pPr>
      <w:bookmarkStart w:id="170" w:name="_Toc14655167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7</w:t>
      </w:r>
      <w:r w:rsidR="0099441D">
        <w:fldChar w:fldCharType="end"/>
      </w:r>
      <w:r w:rsidRPr="00280F56">
        <w:t xml:space="preserve"> Initial Neural Network Training State plot with 20 layers</w:t>
      </w:r>
      <w:bookmarkEnd w:id="169"/>
      <w:bookmarkEnd w:id="170"/>
    </w:p>
    <w:p w14:paraId="01A548C7" w14:textId="3065EA4D" w:rsidR="00F24F35" w:rsidRDefault="008C13AC" w:rsidP="00F24F35">
      <w:pPr>
        <w:pStyle w:val="BodyText"/>
      </w:pPr>
      <w:bookmarkStart w:id="171"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MSE is a measure of overall accuracy of the model predictions.</w:t>
      </w:r>
      <w:r w:rsidR="002C402A">
        <w:t xml:space="preserve"> The Pearson coefficient,</w:t>
      </w:r>
      <w:r w:rsidR="007A7126" w:rsidRPr="0099441D">
        <w:t xml:space="preserve"> </w:t>
      </w:r>
      <w:r w:rsidR="00E41655" w:rsidRPr="0099441D">
        <w:t>R</w:t>
      </w:r>
      <w:r w:rsidR="002C402A">
        <w:t>,</w:t>
      </w:r>
      <w:r w:rsidR="00E41655" w:rsidRPr="0099441D">
        <w:t xml:space="preserve"> is a measure of </w:t>
      </w:r>
      <w:r w:rsidR="007A7126" w:rsidRPr="0099441D">
        <w:t xml:space="preserve">variance between the expected results and the input data within a given model. Ideally, MSE should be 0 and </w:t>
      </w:r>
      <w:r w:rsidR="007A7126" w:rsidRPr="0099441D">
        <w:lastRenderedPageBreak/>
        <w:t>R should be 1. With relatively low MSE values of around 0.19 and low R values (0.6), the model is providing good predictive accuracy on individual data points but is not understanding the relationships well.</w:t>
      </w:r>
      <w:r w:rsidR="007A7126" w:rsidRPr="0099441D">
        <w:br/>
        <w:t>This could result from underfitting</w:t>
      </w:r>
      <w:r w:rsidR="002C402A">
        <w:t xml:space="preserve"> the data</w:t>
      </w:r>
      <w:r w:rsidR="007A7126" w:rsidRPr="0099441D">
        <w:t xml:space="preserve"> or </w:t>
      </w:r>
      <w:r w:rsidR="002C402A">
        <w:t xml:space="preserve">the model might be </w:t>
      </w:r>
      <w:r w:rsidR="007A7126" w:rsidRPr="0099441D">
        <w:t>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w:t>
      </w:r>
      <w:r w:rsidR="002C402A">
        <w:t xml:space="preserve"> values</w:t>
      </w:r>
      <w:r w:rsidR="000921E4" w:rsidRPr="0099441D">
        <w:t xml:space="preserve">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w:t>
      </w:r>
      <w:r w:rsidR="002C402A">
        <w:t>s</w:t>
      </w:r>
      <w:r w:rsidR="00EE5321" w:rsidRPr="0099441D">
        <w:t xml:space="preserve"> issues when the datasets are longer, as is the case with this experiment.</w:t>
      </w:r>
      <w:r w:rsidR="007A7126" w:rsidRPr="0099441D">
        <w:br/>
      </w:r>
      <w:r w:rsidR="000921E4" w:rsidRPr="0099441D">
        <w:t>To test long-term alignment, a graph was produced of all filter output and related robot arm data.</w:t>
      </w:r>
      <w:r w:rsidR="009F0794" w:rsidRPr="00F24F35">
        <w:rPr>
          <w:noProof/>
        </w:rPr>
        <w:drawing>
          <wp:inline distT="0" distB="0" distL="0" distR="0" wp14:anchorId="5D630FD4" wp14:editId="3690CC39">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1FCF38D1" w14:textId="0B6FA3D0" w:rsidR="009F0794" w:rsidRDefault="009F0794" w:rsidP="00352A0E">
      <w:pPr>
        <w:pStyle w:val="Caption"/>
        <w:rPr>
          <w:rStyle w:val="CaptionChar"/>
        </w:rPr>
      </w:pPr>
      <w:bookmarkStart w:id="172" w:name="_Toc146551676"/>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28</w:t>
      </w:r>
      <w:r w:rsidR="0099441D" w:rsidRPr="00C17AD5">
        <w:rPr>
          <w:rStyle w:val="CaptionChar"/>
        </w:rPr>
        <w:fldChar w:fldCharType="end"/>
      </w:r>
      <w:r w:rsidRPr="00C17AD5">
        <w:rPr>
          <w:rStyle w:val="CaptionChar"/>
        </w:rPr>
        <w:t xml:space="preserve"> Plot </w:t>
      </w:r>
      <w:r w:rsidR="00C97540" w:rsidRPr="00C17AD5">
        <w:rPr>
          <w:rStyle w:val="CaptionChar"/>
        </w:rPr>
        <w:t>IMU</w:t>
      </w:r>
      <w:r w:rsidRPr="00C17AD5">
        <w:rPr>
          <w:rStyle w:val="CaptionChar"/>
        </w:rPr>
        <w:t xml:space="preserve"> and robot values from t=1000 to t=1300 </w:t>
      </w:r>
      <w:r w:rsidR="00F24F35">
        <w:rPr>
          <w:rStyle w:val="CaptionChar"/>
        </w:rPr>
        <w:t xml:space="preserve">from </w:t>
      </w:r>
      <w:r w:rsidRPr="00C17AD5">
        <w:rPr>
          <w:rStyle w:val="CaptionChar"/>
        </w:rPr>
        <w:t>a dataset of 4999 values</w:t>
      </w:r>
      <w:bookmarkEnd w:id="171"/>
      <w:bookmarkEnd w:id="172"/>
    </w:p>
    <w:p w14:paraId="6F6AD313" w14:textId="5035B9CE" w:rsidR="007F1173" w:rsidRPr="00280F56" w:rsidRDefault="009F0794" w:rsidP="0099441D">
      <w:pPr>
        <w:pStyle w:val="BodyText"/>
      </w:pPr>
      <w:r w:rsidRPr="00280F56">
        <w:t xml:space="preserve">From Figure 4.29 it is clear that the approximations used to align the </w:t>
      </w:r>
      <w:r w:rsidR="00C97540">
        <w:t>IMU</w:t>
      </w:r>
      <w:r w:rsidRPr="00280F56">
        <w:t xml:space="preserve"> and robot datasets are not sufficiently accurate enough for </w:t>
      </w:r>
      <w:r w:rsidR="00C97540">
        <w:t>IMU</w:t>
      </w:r>
      <w:r w:rsidRPr="00280F56">
        <w:t xml:space="preserve"> and robot data to remain in synchronisation across a large sample set.</w:t>
      </w:r>
      <w:r w:rsidR="007F1173">
        <w:br/>
        <w:t>Looking at the datasets for both the imu and the robot arm, it was clear that the number of samples to record one second’s worth of data varied (sometimes dramatically) throughout the experiment</w:t>
      </w:r>
      <w:r w:rsidR="00BF2B96">
        <w:t xml:space="preserve"> on both systems</w:t>
      </w:r>
      <w:r w:rsidR="007F1173">
        <w:t>.</w:t>
      </w:r>
      <w:r w:rsidR="007F1173">
        <w:br/>
        <w:t xml:space="preserve">While it might have been possible to reduce some of these discrepancies by aligning the laptop and Raspberry Pi better, </w:t>
      </w:r>
      <w:r w:rsidR="00BF2B96">
        <w:t xml:space="preserve">and reducing the number of running processes on both machines, </w:t>
      </w:r>
      <w:r w:rsidR="007F1173">
        <w:t>the different processing power of these two machines would almost certain cause some differences between them</w:t>
      </w:r>
      <w:r w:rsidR="00BF2B96">
        <w:t xml:space="preserve">. It was decided that leaving these discrepancies in the dataset would reflect more of a </w:t>
      </w:r>
      <w:proofErr w:type="gramStart"/>
      <w:r w:rsidR="00BF2B96">
        <w:t>real world</w:t>
      </w:r>
      <w:proofErr w:type="gramEnd"/>
      <w:r w:rsidR="00BF2B96">
        <w:t xml:space="preserve"> environment as the Pi is likely to be operating multiple processes at once to control the rover.</w:t>
      </w:r>
    </w:p>
    <w:p w14:paraId="0C5B4C2E" w14:textId="29480F36" w:rsidR="00C17AD5" w:rsidRDefault="0059352D" w:rsidP="00896FCF">
      <w:pPr>
        <w:pStyle w:val="BodyText"/>
      </w:pPr>
      <w:bookmarkStart w:id="173" w:name="_Toc146547336"/>
      <w:r w:rsidRPr="00280F56">
        <w:t>The</w:t>
      </w:r>
      <w:r w:rsidR="00BF2B96">
        <w:t xml:space="preserve"> manual synchronisation </w:t>
      </w:r>
      <w:r w:rsidR="00286A9C" w:rsidRPr="00280F56">
        <w:t xml:space="preserve">method was </w:t>
      </w:r>
      <w:r w:rsidR="00BF2B96">
        <w:t xml:space="preserve">modified </w:t>
      </w:r>
      <w:r w:rsidR="00286A9C" w:rsidRPr="00280F56">
        <w:t>by testing proposed values across the entire sample set</w:t>
      </w:r>
      <w:r w:rsidR="002C402A">
        <w:t xml:space="preserve"> </w:t>
      </w:r>
      <w:r w:rsidR="00BF2B96">
        <w:t xml:space="preserve">rather than just the beginning sequences </w:t>
      </w:r>
      <w:r w:rsidRPr="00280F56">
        <w:t>and the experiment ran again with the new values</w:t>
      </w:r>
      <w:r w:rsidR="00BF2B96">
        <w:t xml:space="preserve"> of offsets</w:t>
      </w:r>
      <w:r w:rsidRPr="00280F56">
        <w:t>.</w:t>
      </w:r>
      <w:r w:rsidR="00325301" w:rsidRPr="00280F56">
        <w:t xml:space="preserve"> Outputs are shown below in Figures 4.30</w:t>
      </w:r>
      <w:r w:rsidR="00CA2F6C" w:rsidRPr="00280F56">
        <w:t xml:space="preserve"> to 4.34</w:t>
      </w:r>
      <w:r w:rsidR="00325301" w:rsidRPr="00280F56">
        <w:t>.</w:t>
      </w:r>
      <w:r w:rsidR="00CA2F6C" w:rsidRPr="00280F56">
        <w:t xml:space="preserve"> These graphs show that a simple </w:t>
      </w:r>
      <w:r w:rsidR="00CA2F6C" w:rsidRPr="00280F56">
        <w:lastRenderedPageBreak/>
        <w:t xml:space="preserve">automated alignment approach </w:t>
      </w:r>
      <w:r w:rsidR="00BF2B96">
        <w:t xml:space="preserve">to accurate offset values </w:t>
      </w:r>
      <w:r w:rsidR="00CA2F6C" w:rsidRPr="00280F56">
        <w:t>is not possible as there is some significant drift in sampling times between the Raspberry Pi and the robot arm</w:t>
      </w:r>
      <w:r w:rsidR="00BF2B96">
        <w:t xml:space="preserve"> as outlined above</w:t>
      </w:r>
      <w:r w:rsidR="00347356">
        <w:t>.</w:t>
      </w:r>
    </w:p>
    <w:p w14:paraId="3C9C49E0" w14:textId="77777777" w:rsidR="00C17AD5" w:rsidRDefault="00325301" w:rsidP="00896FCF">
      <w:pPr>
        <w:pStyle w:val="BodyText"/>
        <w:rPr>
          <w:rStyle w:val="CaptionChar"/>
        </w:rPr>
      </w:pPr>
      <w:r w:rsidRPr="00280F56">
        <w:rPr>
          <w:noProof/>
        </w:rPr>
        <w:drawing>
          <wp:inline distT="0" distB="0" distL="0" distR="0" wp14:anchorId="0C0457BF" wp14:editId="280547EC">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7E48785B" w14:textId="4A748AE8" w:rsidR="00325301" w:rsidRDefault="00325301" w:rsidP="00896FCF">
      <w:pPr>
        <w:pStyle w:val="BodyText"/>
        <w:rPr>
          <w:rStyle w:val="CaptionChar"/>
        </w:rPr>
      </w:pPr>
      <w:bookmarkStart w:id="174" w:name="_Toc146551677"/>
      <w:r w:rsidRPr="00896FCF">
        <w:rPr>
          <w:rStyle w:val="CaptionChar"/>
        </w:rPr>
        <w:t xml:space="preserve">Figure </w:t>
      </w:r>
      <w:r w:rsidR="0099441D" w:rsidRPr="00896FCF">
        <w:rPr>
          <w:rStyle w:val="CaptionChar"/>
        </w:rPr>
        <w:fldChar w:fldCharType="begin"/>
      </w:r>
      <w:r w:rsidR="0099441D" w:rsidRPr="00896FCF">
        <w:rPr>
          <w:rStyle w:val="CaptionChar"/>
        </w:rPr>
        <w:instrText xml:space="preserve"> STYLEREF 1 \s </w:instrText>
      </w:r>
      <w:r w:rsidR="0099441D" w:rsidRPr="00896FCF">
        <w:rPr>
          <w:rStyle w:val="CaptionChar"/>
        </w:rPr>
        <w:fldChar w:fldCharType="separate"/>
      </w:r>
      <w:r w:rsidR="0099441D" w:rsidRPr="00896FCF">
        <w:rPr>
          <w:rStyle w:val="CaptionChar"/>
        </w:rPr>
        <w:t>4</w:t>
      </w:r>
      <w:r w:rsidR="0099441D" w:rsidRPr="00896FCF">
        <w:rPr>
          <w:rStyle w:val="CaptionChar"/>
        </w:rPr>
        <w:fldChar w:fldCharType="end"/>
      </w:r>
      <w:r w:rsidR="0099441D" w:rsidRPr="00896FCF">
        <w:rPr>
          <w:rStyle w:val="CaptionChar"/>
        </w:rPr>
        <w:t>.</w:t>
      </w:r>
      <w:r w:rsidR="0099441D" w:rsidRPr="00896FCF">
        <w:rPr>
          <w:rStyle w:val="CaptionChar"/>
        </w:rPr>
        <w:fldChar w:fldCharType="begin"/>
      </w:r>
      <w:r w:rsidR="0099441D" w:rsidRPr="00896FCF">
        <w:rPr>
          <w:rStyle w:val="CaptionChar"/>
        </w:rPr>
        <w:instrText xml:space="preserve"> SEQ Figure \* ARABIC \s 1 </w:instrText>
      </w:r>
      <w:r w:rsidR="0099441D" w:rsidRPr="00896FCF">
        <w:rPr>
          <w:rStyle w:val="CaptionChar"/>
        </w:rPr>
        <w:fldChar w:fldCharType="separate"/>
      </w:r>
      <w:r w:rsidR="0099441D" w:rsidRPr="00896FCF">
        <w:rPr>
          <w:rStyle w:val="CaptionChar"/>
        </w:rPr>
        <w:t>29</w:t>
      </w:r>
      <w:r w:rsidR="0099441D" w:rsidRPr="00896FCF">
        <w:rPr>
          <w:rStyle w:val="CaptionChar"/>
        </w:rPr>
        <w:fldChar w:fldCharType="end"/>
      </w:r>
      <w:r w:rsidR="00286A9C" w:rsidRPr="00896FCF">
        <w:rPr>
          <w:rStyle w:val="CaptionChar"/>
        </w:rPr>
        <w:t xml:space="preserve"> Filter and Robot </w:t>
      </w:r>
      <w:r w:rsidRPr="00896FCF">
        <w:rPr>
          <w:rStyle w:val="CaptionChar"/>
        </w:rPr>
        <w:t>angles after new offset values</w:t>
      </w:r>
      <w:r w:rsidR="00286A9C" w:rsidRPr="00896FCF">
        <w:rPr>
          <w:rStyle w:val="CaptionChar"/>
        </w:rPr>
        <w:t xml:space="preserve"> –</w:t>
      </w:r>
      <w:r w:rsidR="00F24F35">
        <w:rPr>
          <w:rStyle w:val="CaptionChar"/>
        </w:rPr>
        <w:t>OK</w:t>
      </w:r>
      <w:bookmarkEnd w:id="173"/>
      <w:bookmarkEnd w:id="174"/>
      <w:r w:rsidR="00BF2B96">
        <w:rPr>
          <w:rStyle w:val="CaptionChar"/>
        </w:rPr>
        <w:t xml:space="preserve"> at this level</w:t>
      </w:r>
    </w:p>
    <w:p w14:paraId="2120CB83" w14:textId="714BDCC7" w:rsidR="00C17AD5" w:rsidRDefault="00325301" w:rsidP="00C17AD5">
      <w:pPr>
        <w:pStyle w:val="BodyText"/>
      </w:pPr>
      <w:bookmarkStart w:id="175" w:name="_Toc146547337"/>
      <w:r w:rsidRPr="00280F56">
        <w:rPr>
          <w:noProof/>
        </w:rPr>
        <w:drawing>
          <wp:inline distT="0" distB="0" distL="0" distR="0" wp14:anchorId="4C8DC678" wp14:editId="6156AB51">
            <wp:extent cx="4524330" cy="2462421"/>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063AD464" w14:textId="040A5537" w:rsidR="00325301" w:rsidRDefault="00325301" w:rsidP="00352A0E">
      <w:pPr>
        <w:pStyle w:val="Caption"/>
      </w:pPr>
      <w:bookmarkStart w:id="176" w:name="_Toc14655167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0</w:t>
      </w:r>
      <w:r w:rsidR="0099441D">
        <w:fldChar w:fldCharType="end"/>
      </w:r>
      <w:r w:rsidRPr="00280F56">
        <w:t xml:space="preserve"> Filter and Arm results after new offset values - </w:t>
      </w:r>
      <w:r w:rsidR="00286A9C" w:rsidRPr="00280F56">
        <w:t xml:space="preserve">samples from </w:t>
      </w:r>
      <w:r w:rsidRPr="00280F56">
        <w:t>100-300</w:t>
      </w:r>
      <w:r w:rsidR="00CA2F6C" w:rsidRPr="00280F56">
        <w:t>.</w:t>
      </w:r>
      <w:bookmarkEnd w:id="175"/>
      <w:bookmarkEnd w:id="176"/>
    </w:p>
    <w:p w14:paraId="5D8CF0A8" w14:textId="77777777" w:rsidR="00C17AD5" w:rsidRDefault="00CA2F6C" w:rsidP="00C17AD5">
      <w:pPr>
        <w:pStyle w:val="BodyText"/>
        <w:rPr>
          <w:rStyle w:val="CaptionChar"/>
        </w:rPr>
      </w:pPr>
      <w:bookmarkStart w:id="177" w:name="_Toc146547338"/>
      <w:r w:rsidRPr="00C17AD5">
        <w:rPr>
          <w:noProof/>
        </w:rPr>
        <w:lastRenderedPageBreak/>
        <w:drawing>
          <wp:inline distT="0" distB="0" distL="0" distR="0" wp14:anchorId="2923EBC4" wp14:editId="121C4383">
            <wp:extent cx="4567666" cy="2486007"/>
            <wp:effectExtent l="0" t="0" r="444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60E39798" w14:textId="40BDF539" w:rsidR="00CA2F6C" w:rsidRDefault="00CA2F6C" w:rsidP="00C17AD5">
      <w:pPr>
        <w:pStyle w:val="BodyText"/>
        <w:rPr>
          <w:rStyle w:val="CaptionChar"/>
        </w:rPr>
      </w:pPr>
      <w:bookmarkStart w:id="178" w:name="_Toc146551679"/>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31</w:t>
      </w:r>
      <w:r w:rsidR="0099441D" w:rsidRPr="00C17AD5">
        <w:rPr>
          <w:rStyle w:val="CaptionChar"/>
        </w:rPr>
        <w:fldChar w:fldCharType="end"/>
      </w:r>
      <w:r w:rsidRPr="00C17AD5">
        <w:rPr>
          <w:rStyle w:val="CaptionChar"/>
        </w:rPr>
        <w:t xml:space="preserve"> Filter and Arm results after new offset values - </w:t>
      </w:r>
      <w:r w:rsidR="00286A9C" w:rsidRPr="00C17AD5">
        <w:rPr>
          <w:rStyle w:val="CaptionChar"/>
        </w:rPr>
        <w:t xml:space="preserve">samples from </w:t>
      </w:r>
      <w:r w:rsidRPr="00C17AD5">
        <w:rPr>
          <w:rStyle w:val="CaptionChar"/>
        </w:rPr>
        <w:t>1000-1300</w:t>
      </w:r>
      <w:r w:rsidR="00286A9C" w:rsidRPr="00C17AD5">
        <w:rPr>
          <w:rStyle w:val="CaptionChar"/>
        </w:rPr>
        <w:t>.</w:t>
      </w:r>
      <w:bookmarkEnd w:id="177"/>
      <w:bookmarkEnd w:id="178"/>
    </w:p>
    <w:p w14:paraId="6D3B37A8" w14:textId="77777777" w:rsidR="00CA2F6C" w:rsidRDefault="00CA2F6C" w:rsidP="00C17AD5">
      <w:pPr>
        <w:pStyle w:val="BodyText"/>
      </w:pPr>
      <w:bookmarkStart w:id="179" w:name="_Toc146547339"/>
      <w:r w:rsidRPr="00280F56">
        <w:rPr>
          <w:noProof/>
        </w:rPr>
        <w:drawing>
          <wp:inline distT="0" distB="0" distL="0" distR="0" wp14:anchorId="275ACBFB" wp14:editId="26333B5A">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179"/>
    </w:p>
    <w:p w14:paraId="5F5836A2" w14:textId="22977886" w:rsidR="00C17AD5" w:rsidRDefault="00CA2F6C" w:rsidP="00352A0E">
      <w:pPr>
        <w:pStyle w:val="Caption"/>
      </w:pPr>
      <w:bookmarkStart w:id="180" w:name="_Toc146551680"/>
      <w:bookmarkStart w:id="181" w:name="_Toc14654734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2</w:t>
      </w:r>
      <w:r w:rsidR="0099441D">
        <w:fldChar w:fldCharType="end"/>
      </w:r>
      <w:r w:rsidRPr="00280F56">
        <w:t xml:space="preserve"> Filter and Arm results after new offset values - </w:t>
      </w:r>
      <w:r w:rsidR="00286A9C" w:rsidRPr="00280F56">
        <w:t>samples from</w:t>
      </w:r>
      <w:r w:rsidRPr="00280F56">
        <w:t xml:space="preserve"> 3000-3300</w:t>
      </w:r>
      <w:r w:rsidR="00286A9C" w:rsidRPr="00280F56">
        <w:t>.</w:t>
      </w:r>
      <w:bookmarkEnd w:id="180"/>
    </w:p>
    <w:p w14:paraId="7BDF0204" w14:textId="0831474B" w:rsidR="00CA2F6C" w:rsidRPr="00280F56" w:rsidRDefault="00CA2F6C" w:rsidP="00C17AD5">
      <w:pPr>
        <w:pStyle w:val="BodyText"/>
      </w:pPr>
      <w:r w:rsidRPr="00280F56">
        <w:br/>
      </w:r>
      <w:r w:rsidRPr="00280F56">
        <w:rPr>
          <w:noProof/>
        </w:rPr>
        <w:drawing>
          <wp:inline distT="0" distB="0" distL="0" distR="0" wp14:anchorId="1C503D0D" wp14:editId="047505A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181"/>
    </w:p>
    <w:p w14:paraId="2ABD8F87" w14:textId="4106F725" w:rsidR="00896FCF" w:rsidRDefault="00CA2F6C" w:rsidP="00352A0E">
      <w:pPr>
        <w:pStyle w:val="Caption"/>
      </w:pPr>
      <w:bookmarkStart w:id="182" w:name="_Toc146551681"/>
      <w:bookmarkStart w:id="183" w:name="_Toc146546630"/>
      <w:bookmarkStart w:id="184" w:name="_Toc146547341"/>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3</w:t>
      </w:r>
      <w:r w:rsidR="0099441D">
        <w:fldChar w:fldCharType="end"/>
      </w:r>
      <w:r w:rsidRPr="00280F56">
        <w:t xml:space="preserve"> Filter and Arm results after new offset values - </w:t>
      </w:r>
      <w:r w:rsidR="00286A9C" w:rsidRPr="00280F56">
        <w:t xml:space="preserve">samples from </w:t>
      </w:r>
      <w:r w:rsidRPr="00280F56">
        <w:t>4500-4999.</w:t>
      </w:r>
      <w:bookmarkEnd w:id="182"/>
    </w:p>
    <w:p w14:paraId="1B5027D5" w14:textId="03EDB1E4" w:rsidR="00896FCF" w:rsidRDefault="002030A1" w:rsidP="00352A0E">
      <w:pPr>
        <w:pStyle w:val="Caption"/>
      </w:pPr>
      <w:r w:rsidRPr="00896FCF">
        <w:rPr>
          <w:rStyle w:val="BodyTextChar"/>
        </w:rPr>
        <w:t>As can be seen in  Figure</w:t>
      </w:r>
      <w:r w:rsidR="00BF2B96">
        <w:rPr>
          <w:rStyle w:val="BodyTextChar"/>
        </w:rPr>
        <w:t>s</w:t>
      </w:r>
      <w:r w:rsidRPr="00896FCF">
        <w:rPr>
          <w:rStyle w:val="BodyTextChar"/>
        </w:rPr>
        <w:t xml:space="preserve"> 4.30 to 4.34 the timing differences between the </w:t>
      </w:r>
      <w:r w:rsidR="00C97540" w:rsidRPr="00896FCF">
        <w:rPr>
          <w:rStyle w:val="BodyTextChar"/>
        </w:rPr>
        <w:t>IMU</w:t>
      </w:r>
      <w:r w:rsidRPr="00896FCF">
        <w:rPr>
          <w:rStyle w:val="BodyTextChar"/>
        </w:rPr>
        <w:t xml:space="preserve"> data and the robot data vary considerably and not in a directly linear manner</w:t>
      </w:r>
      <w:r w:rsidR="00BF2B96">
        <w:rPr>
          <w:rStyle w:val="BodyTextChar"/>
        </w:rPr>
        <w:t>, however, over the entire dataset they appear to even out</w:t>
      </w:r>
      <w:r w:rsidRPr="00896FCF">
        <w:rPr>
          <w:rStyle w:val="BodyTextChar"/>
        </w:rPr>
        <w:t>.</w:t>
      </w:r>
      <w:r w:rsidRPr="00896FCF">
        <w:rPr>
          <w:rStyle w:val="BodyTextChar"/>
        </w:rPr>
        <w:br/>
      </w:r>
      <w:r w:rsidRPr="00896FCF">
        <w:rPr>
          <w:rStyle w:val="BodyTextChar"/>
        </w:rPr>
        <w:br/>
      </w:r>
      <w:r w:rsidR="002C0374">
        <w:rPr>
          <w:rStyle w:val="BodyTextChar"/>
        </w:rPr>
        <w:t xml:space="preserve">Applying </w:t>
      </w:r>
      <w:r w:rsidRPr="00896FCF">
        <w:rPr>
          <w:rStyle w:val="BodyTextChar"/>
        </w:rPr>
        <w:t xml:space="preserve">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p>
    <w:p w14:paraId="3701541B" w14:textId="56493B02" w:rsidR="002B384B" w:rsidRPr="00280F56" w:rsidRDefault="002030A1" w:rsidP="00352A0E">
      <w:pPr>
        <w:pStyle w:val="Caption"/>
      </w:pPr>
      <w:r w:rsidRPr="00280F56">
        <w:br/>
      </w:r>
      <w:bookmarkStart w:id="185" w:name="_Toc146624403"/>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0</w:t>
      </w:r>
      <w:r w:rsidR="003744E0">
        <w:fldChar w:fldCharType="end"/>
      </w:r>
      <w:r w:rsidRPr="00280F56">
        <w:t xml:space="preserve"> Neural Network training </w:t>
      </w:r>
      <w:r w:rsidR="00724C2F" w:rsidRPr="00280F56">
        <w:t>progress</w:t>
      </w:r>
      <w:r w:rsidRPr="00280F56">
        <w:t xml:space="preserve"> after optimised alignment</w:t>
      </w:r>
      <w:bookmarkEnd w:id="183"/>
      <w:bookmarkEnd w:id="184"/>
      <w:bookmarkEnd w:id="185"/>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335DB6BD" w:rsidR="00C7118D" w:rsidRPr="00280F56" w:rsidRDefault="00C7118D" w:rsidP="00352A0E">
      <w:pPr>
        <w:pStyle w:val="Caption"/>
      </w:pPr>
      <w:r w:rsidRPr="00280F56">
        <w:br/>
      </w:r>
      <w:bookmarkStart w:id="186" w:name="_Toc146546631"/>
      <w:bookmarkStart w:id="187" w:name="_Toc146547342"/>
      <w:bookmarkStart w:id="188" w:name="_Toc146624404"/>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1</w:t>
      </w:r>
      <w:r w:rsidR="003744E0">
        <w:fldChar w:fldCharType="end"/>
      </w:r>
      <w:r w:rsidRPr="00280F56">
        <w:t xml:space="preserve"> Training results of Neural Network after optimised alignment.</w:t>
      </w:r>
      <w:bookmarkEnd w:id="186"/>
      <w:bookmarkEnd w:id="187"/>
      <w:bookmarkEnd w:id="188"/>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rPr>
          <w:noProof/>
        </w:rPr>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4D756845" w:rsidR="0009235C" w:rsidRDefault="00C7118D" w:rsidP="00352A0E">
      <w:pPr>
        <w:pStyle w:val="Caption"/>
      </w:pPr>
      <w:bookmarkStart w:id="189" w:name="_Toc146547343"/>
      <w:bookmarkStart w:id="190" w:name="_Toc146551682"/>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4</w:t>
      </w:r>
      <w:r w:rsidR="0099441D">
        <w:fldChar w:fldCharType="end"/>
      </w:r>
      <w:r w:rsidRPr="00280F56">
        <w:t xml:space="preserve"> Training state plot after alignment optimisation</w:t>
      </w:r>
      <w:bookmarkEnd w:id="189"/>
      <w:bookmarkEnd w:id="190"/>
    </w:p>
    <w:p w14:paraId="1607A75C" w14:textId="4316D727" w:rsidR="00C7118D" w:rsidRPr="00280F56" w:rsidRDefault="00C7118D" w:rsidP="00C17AD5">
      <w:pPr>
        <w:pStyle w:val="BodyText"/>
      </w:pPr>
      <w:r w:rsidRPr="00C17AD5">
        <w:rPr>
          <w:noProof/>
        </w:rPr>
        <w:drawing>
          <wp:inline distT="0" distB="0" distL="0" distR="0" wp14:anchorId="5E48CB82" wp14:editId="323B4CFD">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3AC6A7EC" w:rsidR="00C7118D" w:rsidRPr="00280F56" w:rsidRDefault="00C7118D" w:rsidP="00352A0E">
      <w:pPr>
        <w:pStyle w:val="Caption"/>
      </w:pPr>
      <w:bookmarkStart w:id="191" w:name="_Toc146547344"/>
      <w:bookmarkStart w:id="192" w:name="_Toc14655168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5</w:t>
      </w:r>
      <w:r w:rsidR="0099441D">
        <w:fldChar w:fldCharType="end"/>
      </w:r>
      <w:r w:rsidRPr="00280F56">
        <w:t xml:space="preserve"> Performance plot after alignment optimisation</w:t>
      </w:r>
      <w:bookmarkEnd w:id="191"/>
      <w:bookmarkEnd w:id="192"/>
    </w:p>
    <w:p w14:paraId="66FB70BA" w14:textId="0D6DECDB" w:rsidR="00C7118D" w:rsidRPr="00280F56" w:rsidRDefault="00C7118D" w:rsidP="00C7118D">
      <w:pPr>
        <w:pStyle w:val="BodyText"/>
      </w:pPr>
      <w:r w:rsidRPr="00280F56">
        <w:rPr>
          <w:noProof/>
        </w:rPr>
        <w:drawing>
          <wp:inline distT="0" distB="0" distL="0" distR="0" wp14:anchorId="4D243E69" wp14:editId="76DA5D54">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49A6782D" w:rsidR="00C7118D" w:rsidRPr="00280F56" w:rsidRDefault="00C7118D" w:rsidP="00352A0E">
      <w:pPr>
        <w:pStyle w:val="Caption"/>
      </w:pPr>
      <w:bookmarkStart w:id="193" w:name="_Toc146547345"/>
      <w:bookmarkStart w:id="194" w:name="_Toc14655168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6</w:t>
      </w:r>
      <w:r w:rsidR="0099441D">
        <w:fldChar w:fldCharType="end"/>
      </w:r>
      <w:r w:rsidRPr="00280F56">
        <w:t xml:space="preserve"> Error Histogram plot after alignment optimisation</w:t>
      </w:r>
      <w:bookmarkEnd w:id="193"/>
      <w:bookmarkEnd w:id="194"/>
    </w:p>
    <w:p w14:paraId="2FBBABFB" w14:textId="2A7B8E3E" w:rsidR="00C7118D" w:rsidRPr="00280F56" w:rsidRDefault="00C7118D" w:rsidP="00C7118D">
      <w:pPr>
        <w:pStyle w:val="BodyText"/>
      </w:pPr>
      <w:r w:rsidRPr="00280F56">
        <w:rPr>
          <w:noProof/>
        </w:rPr>
        <w:lastRenderedPageBreak/>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4A5A0471" w:rsidR="00C7118D" w:rsidRDefault="00C7118D" w:rsidP="00352A0E">
      <w:pPr>
        <w:pStyle w:val="Caption"/>
      </w:pPr>
      <w:bookmarkStart w:id="195" w:name="_Toc146547346"/>
      <w:bookmarkStart w:id="196" w:name="_Toc14655168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7</w:t>
      </w:r>
      <w:r w:rsidR="0099441D">
        <w:fldChar w:fldCharType="end"/>
      </w:r>
      <w:r w:rsidRPr="00280F56">
        <w:t xml:space="preserve"> Regression plot after alignment optimisation</w:t>
      </w:r>
      <w:bookmarkEnd w:id="195"/>
      <w:bookmarkEnd w:id="196"/>
      <w:r w:rsidR="00BF2B96">
        <w:br/>
      </w:r>
      <w:r w:rsidR="00BF2B96">
        <w:br/>
      </w:r>
      <w:r w:rsidR="00BF2B96" w:rsidRPr="002E1D35">
        <w:rPr>
          <w:rStyle w:val="BodyTextChar"/>
        </w:rPr>
        <w:t>The regression plots of Figure 4.37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2E1D35">
      <w:pPr>
        <w:pStyle w:val="BodyText"/>
        <w:spacing w:line="240" w:lineRule="auto"/>
      </w:pPr>
      <w:bookmarkStart w:id="197"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97"/>
    </w:p>
    <w:p w14:paraId="44699478" w14:textId="51CE27BF" w:rsidR="00724C2F" w:rsidRPr="00280F56" w:rsidRDefault="00724C2F" w:rsidP="00352A0E">
      <w:pPr>
        <w:pStyle w:val="Caption"/>
      </w:pPr>
      <w:bookmarkStart w:id="198" w:name="_Toc146546632"/>
      <w:bookmarkStart w:id="199" w:name="_Toc146547348"/>
      <w:bookmarkStart w:id="200" w:name="_Toc146624405"/>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2</w:t>
      </w:r>
      <w:r w:rsidR="003744E0">
        <w:fldChar w:fldCharType="end"/>
      </w:r>
      <w:r w:rsidRPr="00280F56">
        <w:t xml:space="preserve"> Training progress on a 5 layer Neural network</w:t>
      </w:r>
      <w:bookmarkEnd w:id="198"/>
      <w:bookmarkEnd w:id="199"/>
      <w:bookmarkEnd w:id="200"/>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39E7FACE" w:rsidR="00724C2F" w:rsidRPr="00280F56" w:rsidRDefault="00724C2F" w:rsidP="00352A0E">
      <w:pPr>
        <w:pStyle w:val="Caption"/>
      </w:pPr>
      <w:bookmarkStart w:id="201" w:name="_Toc146546633"/>
      <w:bookmarkStart w:id="202" w:name="_Toc146547349"/>
      <w:bookmarkStart w:id="203" w:name="_Toc146624406"/>
      <w:r w:rsidRPr="00280F56">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3</w:t>
      </w:r>
      <w:r w:rsidR="003744E0">
        <w:fldChar w:fldCharType="end"/>
      </w:r>
      <w:r w:rsidRPr="00280F56">
        <w:t xml:space="preserve"> Training results on a 5-layer Neural Network</w:t>
      </w:r>
      <w:bookmarkEnd w:id="201"/>
      <w:bookmarkEnd w:id="202"/>
      <w:bookmarkEnd w:id="203"/>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1ED43C40" w14:textId="7A96733C" w:rsidR="003F37B5" w:rsidRDefault="002E1D35" w:rsidP="00C645EE">
      <w:pPr>
        <w:pStyle w:val="BodyText"/>
        <w:spacing w:line="240" w:lineRule="auto"/>
      </w:pPr>
      <w:r>
        <w:br/>
      </w:r>
      <w:r w:rsidR="00724C2F" w:rsidRPr="002E1D35">
        <w:t>The R values did not significantly drop (from 0.91</w:t>
      </w:r>
      <w:r w:rsidR="00264867" w:rsidRPr="002E1D35">
        <w:t xml:space="preserve"> at 2 layers </w:t>
      </w:r>
      <w:r w:rsidR="00724C2F" w:rsidRPr="002E1D35">
        <w:t>to 0.80</w:t>
      </w:r>
      <w:r w:rsidR="00264867" w:rsidRPr="002E1D35">
        <w:t xml:space="preserve"> at 1 layer</w:t>
      </w:r>
      <w:r w:rsidR="00724C2F" w:rsidRPr="002E1D35">
        <w:t xml:space="preserve">) until the number of </w:t>
      </w:r>
      <w:r w:rsidR="00724C2F" w:rsidRPr="002E1D35">
        <w:lastRenderedPageBreak/>
        <w:t xml:space="preserve">layers was lowered to 1 although the testing phase showed an increase </w:t>
      </w:r>
      <w:r w:rsidR="00286A9C" w:rsidRPr="002E1D35">
        <w:t xml:space="preserve">in MSE errors </w:t>
      </w:r>
      <w:r w:rsidR="00724C2F" w:rsidRPr="002E1D35">
        <w:t xml:space="preserve">(0.528 </w:t>
      </w:r>
      <w:r w:rsidR="00286A9C" w:rsidRPr="002E1D35">
        <w:t xml:space="preserve">with 3 layers from </w:t>
      </w:r>
      <w:r w:rsidR="00724C2F" w:rsidRPr="002E1D35">
        <w:t>0.414</w:t>
      </w:r>
      <w:r w:rsidR="00286A9C" w:rsidRPr="002E1D35">
        <w:t xml:space="preserve"> at 10 layers</w:t>
      </w:r>
      <w:r w:rsidR="00724C2F" w:rsidRPr="002E1D35">
        <w:t xml:space="preserve">) when the </w:t>
      </w:r>
      <w:r w:rsidR="00286A9C" w:rsidRPr="002E1D35">
        <w:t xml:space="preserve">number of </w:t>
      </w:r>
      <w:r w:rsidR="00724C2F" w:rsidRPr="002E1D35">
        <w:t xml:space="preserve">layers </w:t>
      </w:r>
      <w:r w:rsidR="00286A9C" w:rsidRPr="002E1D35">
        <w:t xml:space="preserve">was reduced </w:t>
      </w:r>
      <w:r w:rsidR="00724C2F" w:rsidRPr="002E1D35">
        <w:t>to 3.</w:t>
      </w:r>
      <w:r w:rsidR="00264867" w:rsidRPr="002E1D35">
        <w:t xml:space="preserve"> This indicates that the data matching </w:t>
      </w:r>
      <w:r w:rsidR="00286A9C" w:rsidRPr="002E1D35">
        <w:t xml:space="preserve">element of the problem </w:t>
      </w:r>
      <w:r w:rsidR="00264867" w:rsidRPr="002E1D35">
        <w:t xml:space="preserve">is </w:t>
      </w:r>
      <w:r w:rsidR="007816F2" w:rsidRPr="002E1D35">
        <w:t xml:space="preserve">relatively </w:t>
      </w:r>
      <w:r w:rsidR="00264867" w:rsidRPr="002E1D35">
        <w:t xml:space="preserve">simple </w:t>
      </w:r>
      <w:r w:rsidR="007816F2" w:rsidRPr="002E1D35">
        <w:t xml:space="preserve">for the model </w:t>
      </w:r>
      <w:r w:rsidR="00264867" w:rsidRPr="002E1D35">
        <w:t xml:space="preserve">but that understanding the </w:t>
      </w:r>
      <w:r w:rsidR="005275F2" w:rsidRPr="002E1D35">
        <w:t xml:space="preserve">data </w:t>
      </w:r>
      <w:r w:rsidR="00264867" w:rsidRPr="002E1D35">
        <w:t>relationship</w:t>
      </w:r>
      <w:r w:rsidR="005275F2" w:rsidRPr="002E1D35">
        <w:t>s</w:t>
      </w:r>
      <w:r w:rsidR="00264867" w:rsidRPr="002E1D35">
        <w:t xml:space="preserve"> </w:t>
      </w:r>
      <w:r w:rsidR="00286A9C" w:rsidRPr="002E1D35">
        <w:t xml:space="preserve">requires </w:t>
      </w:r>
      <w:r w:rsidR="00264867" w:rsidRPr="002E1D35">
        <w:t>at least 3 layers.</w:t>
      </w:r>
      <w:r w:rsidR="00EA06E2">
        <w:t xml:space="preserve"> This finding matches the theorem of universal approximators proposed by Hornik </w:t>
      </w:r>
      <w:r w:rsidR="0029296F">
        <w:fldChar w:fldCharType="begin" w:fldLock="1"/>
      </w:r>
      <w:r w:rsidR="0029296F">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fldChar w:fldCharType="separate"/>
      </w:r>
      <w:r w:rsidR="0029296F" w:rsidRPr="0029296F">
        <w:rPr>
          <w:noProof/>
        </w:rPr>
        <w:t>(Hornik et al., 1989)</w:t>
      </w:r>
      <w:r w:rsidR="0029296F">
        <w:fldChar w:fldCharType="end"/>
      </w:r>
      <w:r w:rsidR="0029296F">
        <w:t xml:space="preserve"> that any multi-layer perceptron network of a depth of at least 1 for simple problems and a depth of 3 for more difficult problems can perform as a universal approximator.</w:t>
      </w:r>
      <w:r w:rsidR="002C0374">
        <w:br/>
      </w:r>
      <w:r w:rsidR="00D42099">
        <w:br/>
      </w:r>
    </w:p>
    <w:p w14:paraId="6C8D03A6" w14:textId="120B0ED2" w:rsidR="00550C7C" w:rsidRDefault="002C0374" w:rsidP="003F37B5">
      <w:pPr>
        <w:pStyle w:val="Heading3"/>
      </w:pPr>
      <w:bookmarkStart w:id="204" w:name="_Toc146552353"/>
      <w:r>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04"/>
    </w:p>
    <w:p w14:paraId="4D5BA77A" w14:textId="2D3B4DE1" w:rsidR="00D42099" w:rsidRPr="00C645EE" w:rsidRDefault="00D42099" w:rsidP="004A7D9B">
      <w:pPr>
        <w:pStyle w:val="Caption"/>
      </w:pPr>
      <w:bookmarkStart w:id="205" w:name="_Toc146624407"/>
      <w:r>
        <w:t>Using the inputs of all three front IMUs</w:t>
      </w:r>
      <w:r w:rsidR="005E766F">
        <w:t>,</w:t>
      </w:r>
      <w:r>
        <w:t xml:space="preserve"> the </w:t>
      </w:r>
      <w:r w:rsidR="005E766F">
        <w:t xml:space="preserve">10-layer </w:t>
      </w:r>
      <w:r>
        <w:t xml:space="preserve">neural network above trained with the Levenberg-Marquardt method performed as outlined in Tables </w:t>
      </w:r>
      <w:r w:rsidR="003744E0">
        <w:t>4.14 and 4.15</w:t>
      </w:r>
      <w:r>
        <w:t>.</w:t>
      </w:r>
      <w:r>
        <w:br/>
      </w:r>
      <w:r w:rsidR="004A7D9B">
        <w:b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4</w:t>
      </w:r>
      <w:r w:rsidR="003744E0">
        <w:fldChar w:fldCharType="end"/>
      </w:r>
      <w:r w:rsidR="004A7D9B">
        <w:t xml:space="preserve"> LM Training progress on 3 IMUs with 10-layer NN</w:t>
      </w:r>
      <w:bookmarkEnd w:id="205"/>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199F8CFC" w:rsidR="00D42099" w:rsidRDefault="00D42099" w:rsidP="00D42099">
            <w:pPr>
              <w:jc w:val="center"/>
            </w:pPr>
            <w:r>
              <w:t>14</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61804159" w:rsidR="00D42099" w:rsidRDefault="00076D12" w:rsidP="00D42099">
            <w:pPr>
              <w:jc w:val="center"/>
            </w:pPr>
            <w:r>
              <w:t>1.2</w:t>
            </w:r>
          </w:p>
        </w:tc>
        <w:tc>
          <w:tcPr>
            <w:tcW w:w="2265" w:type="dxa"/>
          </w:tcPr>
          <w:p w14:paraId="722FB339" w14:textId="511AC5E9" w:rsidR="00D42099" w:rsidRDefault="00076D12" w:rsidP="00D42099">
            <w:pPr>
              <w:jc w:val="center"/>
            </w:pPr>
            <w:r>
              <w:t>0.0407</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4551EF4D" w:rsidR="00D42099" w:rsidRDefault="00076D12" w:rsidP="00D42099">
            <w:pPr>
              <w:jc w:val="center"/>
            </w:pPr>
            <w:r>
              <w:t>2.25</w:t>
            </w:r>
          </w:p>
        </w:tc>
        <w:tc>
          <w:tcPr>
            <w:tcW w:w="2265" w:type="dxa"/>
          </w:tcPr>
          <w:p w14:paraId="31BB768D" w14:textId="5ED8E2B7" w:rsidR="00D42099" w:rsidRDefault="00D42099" w:rsidP="00D42099">
            <w:pPr>
              <w:jc w:val="center"/>
            </w:pPr>
            <w:r>
              <w:t>0.0</w:t>
            </w:r>
            <w:r w:rsidR="00076D12">
              <w:t>101</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0CAF5FA0" w:rsidR="00076D12" w:rsidRDefault="00D42099" w:rsidP="004A7D9B">
      <w:pPr>
        <w:pStyle w:val="Caption"/>
      </w:pPr>
      <w:r>
        <w:br/>
      </w:r>
      <w:bookmarkStart w:id="206" w:name="_Toc146624408"/>
      <w:r w:rsidR="004A7D9B">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5</w:t>
      </w:r>
      <w:r w:rsidR="003744E0">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10-layer NN</w:t>
      </w:r>
      <w:bookmarkEnd w:id="206"/>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344CA4D" w:rsidR="00076D12" w:rsidRDefault="00076D12" w:rsidP="00076D12">
            <w:pPr>
              <w:jc w:val="center"/>
            </w:pPr>
            <w:r>
              <w:t>0.0417</w:t>
            </w:r>
          </w:p>
        </w:tc>
        <w:tc>
          <w:tcPr>
            <w:tcW w:w="2266" w:type="dxa"/>
          </w:tcPr>
          <w:p w14:paraId="2CDD6088" w14:textId="6D23B8DC" w:rsidR="00076D12" w:rsidRDefault="00076D12" w:rsidP="00076D12">
            <w:pPr>
              <w:jc w:val="center"/>
            </w:pPr>
            <w:r>
              <w:t>0.9259</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38C466AA" w:rsidR="00076D12" w:rsidRDefault="00076D12" w:rsidP="00076D12">
            <w:pPr>
              <w:jc w:val="center"/>
            </w:pPr>
            <w:r>
              <w:t>0.0435</w:t>
            </w:r>
          </w:p>
        </w:tc>
        <w:tc>
          <w:tcPr>
            <w:tcW w:w="2266" w:type="dxa"/>
          </w:tcPr>
          <w:p w14:paraId="3F51BCBD" w14:textId="00D097F3" w:rsidR="00076D12" w:rsidRDefault="00076D12" w:rsidP="00076D12">
            <w:pPr>
              <w:jc w:val="center"/>
            </w:pPr>
            <w:r>
              <w:t>0.9227</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3C2AE5F1" w:rsidR="00076D12" w:rsidRDefault="00076D12" w:rsidP="00076D12">
            <w:pPr>
              <w:jc w:val="center"/>
            </w:pPr>
            <w:r>
              <w:t>0.0447</w:t>
            </w:r>
          </w:p>
        </w:tc>
        <w:tc>
          <w:tcPr>
            <w:tcW w:w="2266" w:type="dxa"/>
          </w:tcPr>
          <w:p w14:paraId="44C369A1" w14:textId="578E0688" w:rsidR="00076D12" w:rsidRDefault="00076D12" w:rsidP="00076D12">
            <w:pPr>
              <w:jc w:val="center"/>
            </w:pPr>
            <w:r>
              <w:t>0.9220</w:t>
            </w:r>
          </w:p>
        </w:tc>
      </w:tr>
    </w:tbl>
    <w:p w14:paraId="59396C0D" w14:textId="235E4F30" w:rsidR="004A7D9B" w:rsidRDefault="00D42099" w:rsidP="005E766F">
      <w:pPr>
        <w:pStyle w:val="BodyText"/>
        <w:spacing w:line="240" w:lineRule="auto"/>
      </w:pPr>
      <w:r>
        <w:br/>
      </w:r>
      <w:r w:rsidR="005E766F">
        <w:t>Reducing the layers to 5 produced t</w:t>
      </w:r>
      <w:r w:rsidR="003744E0">
        <w:t>he tabulated outcomes shown in Figures 4.16 and 4.17.</w:t>
      </w:r>
    </w:p>
    <w:p w14:paraId="04148651" w14:textId="4283F851" w:rsidR="005E766F" w:rsidRDefault="00E6471D" w:rsidP="004A7D9B">
      <w:pPr>
        <w:pStyle w:val="Caption"/>
      </w:pPr>
      <w:r>
        <w:br/>
      </w:r>
      <w:bookmarkStart w:id="207" w:name="_Toc146624409"/>
      <w:r w:rsidR="004A7D9B">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6</w:t>
      </w:r>
      <w:r w:rsidR="003744E0">
        <w:fldChar w:fldCharType="end"/>
      </w:r>
      <w:r w:rsidR="004A7D9B">
        <w:t xml:space="preserve"> </w:t>
      </w:r>
      <w:r w:rsidR="004A7D9B" w:rsidRPr="00AA4503">
        <w:t xml:space="preserve">LM Training progress on 3 IMUs with </w:t>
      </w:r>
      <w:r w:rsidR="004A7D9B">
        <w:t>5</w:t>
      </w:r>
      <w:r w:rsidR="004A7D9B" w:rsidRPr="00AA4503">
        <w:t>-layer NN</w:t>
      </w:r>
      <w:bookmarkEnd w:id="207"/>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44759278" w:rsidR="005E766F" w:rsidRDefault="005E766F" w:rsidP="00D0191F">
            <w:pPr>
              <w:jc w:val="center"/>
            </w:pPr>
            <w:r>
              <w:t>1</w:t>
            </w:r>
            <w:r>
              <w:t>7</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12972D4B" w:rsidR="005E766F" w:rsidRDefault="005E766F" w:rsidP="00D0191F">
            <w:pPr>
              <w:jc w:val="center"/>
            </w:pPr>
            <w:r>
              <w:t>0.76</w:t>
            </w:r>
          </w:p>
        </w:tc>
        <w:tc>
          <w:tcPr>
            <w:tcW w:w="2265" w:type="dxa"/>
          </w:tcPr>
          <w:p w14:paraId="335308F5" w14:textId="798155B3" w:rsidR="005E766F" w:rsidRDefault="005E766F" w:rsidP="00D0191F">
            <w:pPr>
              <w:jc w:val="center"/>
            </w:pPr>
            <w:r>
              <w:t>0.04</w:t>
            </w:r>
            <w:r>
              <w:t>2</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BA51ECC" w:rsidR="005E766F" w:rsidRDefault="005E766F" w:rsidP="00D0191F">
            <w:pPr>
              <w:jc w:val="center"/>
            </w:pPr>
            <w:r>
              <w:t>1.22</w:t>
            </w:r>
          </w:p>
        </w:tc>
        <w:tc>
          <w:tcPr>
            <w:tcW w:w="2265" w:type="dxa"/>
          </w:tcPr>
          <w:p w14:paraId="21012AD6" w14:textId="1EAF0FAD" w:rsidR="005E766F" w:rsidRDefault="005E766F" w:rsidP="00D0191F">
            <w:pPr>
              <w:jc w:val="center"/>
            </w:pPr>
            <w:r>
              <w:t>0.00111</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w:t>
            </w:r>
            <w:r>
              <w:t>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141F101F" w:rsidR="005E766F" w:rsidRDefault="005E766F" w:rsidP="004A7D9B">
      <w:pPr>
        <w:pStyle w:val="Caption"/>
      </w:pPr>
      <w:r>
        <w:br/>
      </w:r>
      <w:bookmarkStart w:id="208" w:name="_Toc146624410"/>
      <w:r w:rsidR="004A7D9B">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7</w:t>
      </w:r>
      <w:r w:rsidR="003744E0">
        <w:fldChar w:fldCharType="end"/>
      </w:r>
      <w:r w:rsidR="004A7D9B">
        <w:t xml:space="preserve"> </w:t>
      </w:r>
      <w:r w:rsidR="004A7D9B" w:rsidRPr="00DA7DF7">
        <w:t>LM Training r</w:t>
      </w:r>
      <w:r w:rsidR="004A7D9B">
        <w:t>esults</w:t>
      </w:r>
      <w:r w:rsidR="004A7D9B" w:rsidRPr="00DA7DF7">
        <w:t xml:space="preserve"> on 3 IMUs with </w:t>
      </w:r>
      <w:r w:rsidR="004A7D9B">
        <w:t>5</w:t>
      </w:r>
      <w:r w:rsidR="004A7D9B" w:rsidRPr="00DA7DF7">
        <w:t>-layer NN</w:t>
      </w:r>
      <w:bookmarkEnd w:id="208"/>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09988485" w:rsidR="005E766F" w:rsidRDefault="005E766F" w:rsidP="00D0191F">
            <w:pPr>
              <w:jc w:val="center"/>
            </w:pPr>
            <w:r>
              <w:t>0.04</w:t>
            </w:r>
            <w:r>
              <w:t>2</w:t>
            </w:r>
            <w:r>
              <w:t>7</w:t>
            </w:r>
          </w:p>
        </w:tc>
        <w:tc>
          <w:tcPr>
            <w:tcW w:w="2266" w:type="dxa"/>
          </w:tcPr>
          <w:p w14:paraId="37F66CEF" w14:textId="2BBC7EBA" w:rsidR="005E766F" w:rsidRDefault="005E766F" w:rsidP="00D0191F">
            <w:pPr>
              <w:jc w:val="center"/>
            </w:pPr>
            <w:r>
              <w:t>0.92</w:t>
            </w:r>
            <w:r>
              <w:t>3</w:t>
            </w:r>
            <w:r>
              <w:t>9</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4814DDD7" w:rsidR="005E766F" w:rsidRDefault="005E766F" w:rsidP="00D0191F">
            <w:pPr>
              <w:jc w:val="center"/>
            </w:pPr>
            <w:r>
              <w:t>0.04</w:t>
            </w:r>
            <w:r>
              <w:t>07</w:t>
            </w:r>
          </w:p>
        </w:tc>
        <w:tc>
          <w:tcPr>
            <w:tcW w:w="2266" w:type="dxa"/>
          </w:tcPr>
          <w:p w14:paraId="1E28B7F8" w14:textId="6A4BF64C" w:rsidR="005E766F" w:rsidRDefault="005E766F" w:rsidP="00D0191F">
            <w:pPr>
              <w:jc w:val="center"/>
            </w:pPr>
            <w:r>
              <w:t>0.92</w:t>
            </w:r>
            <w:r>
              <w:t>77</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0B4DC25C" w:rsidR="005E766F" w:rsidRDefault="005E766F" w:rsidP="00D0191F">
            <w:pPr>
              <w:jc w:val="center"/>
            </w:pPr>
            <w:r>
              <w:t>0.044</w:t>
            </w:r>
            <w:r>
              <w:t>2</w:t>
            </w:r>
          </w:p>
        </w:tc>
        <w:tc>
          <w:tcPr>
            <w:tcW w:w="2266" w:type="dxa"/>
          </w:tcPr>
          <w:p w14:paraId="50EAFFA6" w14:textId="07A8C56A" w:rsidR="005E766F" w:rsidRDefault="005E766F" w:rsidP="00D0191F">
            <w:pPr>
              <w:jc w:val="center"/>
            </w:pPr>
            <w:r>
              <w:t>0.92</w:t>
            </w:r>
            <w:r>
              <w:t>35</w:t>
            </w:r>
          </w:p>
        </w:tc>
      </w:tr>
    </w:tbl>
    <w:p w14:paraId="76C27212" w14:textId="77777777" w:rsidR="005E766F" w:rsidRDefault="005E766F" w:rsidP="005E766F">
      <w:pPr>
        <w:pStyle w:val="BodyText"/>
        <w:spacing w:line="240" w:lineRule="auto"/>
      </w:pPr>
    </w:p>
    <w:p w14:paraId="6A67AC03" w14:textId="18626855" w:rsidR="005E2BCC" w:rsidRDefault="00377AFB" w:rsidP="005E766F">
      <w:pPr>
        <w:pStyle w:val="BodyText"/>
        <w:spacing w:line="240" w:lineRule="auto"/>
      </w:pPr>
      <w:r>
        <w:lastRenderedPageBreak/>
        <w:t>T</w:t>
      </w:r>
      <w:r w:rsidR="00076D12">
        <w:t xml:space="preserve">raining with the Bayesian regularisation training method </w:t>
      </w:r>
      <w:r w:rsidR="005E766F">
        <w:t xml:space="preserve">on a 10-layer NN </w:t>
      </w:r>
      <w:r w:rsidR="005E766F">
        <w:t>with 3 IMU inputs</w:t>
      </w:r>
      <w:r w:rsidR="005E766F">
        <w:t xml:space="preserve"> </w:t>
      </w:r>
      <w:r w:rsidR="00076D12">
        <w:t>produced the results shown in Tables</w:t>
      </w:r>
      <w:r w:rsidR="003744E0">
        <w:t xml:space="preserve"> 4.18 and 4.19.</w:t>
      </w:r>
    </w:p>
    <w:p w14:paraId="74DDC836" w14:textId="73FB2FD3" w:rsidR="004A7D9B" w:rsidRDefault="004A7D9B" w:rsidP="004A7D9B">
      <w:pPr>
        <w:pStyle w:val="Caption"/>
      </w:pPr>
      <w:bookmarkStart w:id="209" w:name="_Toc146624411"/>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8</w:t>
      </w:r>
      <w:r w:rsidR="003744E0">
        <w:fldChar w:fldCharType="end"/>
      </w:r>
      <w:r>
        <w:t xml:space="preserve"> Bayesian </w:t>
      </w:r>
      <w:r w:rsidRPr="00792BE0">
        <w:t>Training progress on 3 IMUs with 10-layer NN</w:t>
      </w:r>
      <w:bookmarkEnd w:id="209"/>
    </w:p>
    <w:tbl>
      <w:tblPr>
        <w:tblStyle w:val="TableGrid"/>
        <w:tblW w:w="0" w:type="auto"/>
        <w:tblLook w:val="04A0" w:firstRow="1" w:lastRow="0" w:firstColumn="1" w:lastColumn="0" w:noHBand="0" w:noVBand="1"/>
      </w:tblPr>
      <w:tblGrid>
        <w:gridCol w:w="2265"/>
        <w:gridCol w:w="2265"/>
        <w:gridCol w:w="2265"/>
        <w:gridCol w:w="2266"/>
      </w:tblGrid>
      <w:tr w:rsidR="00076D12" w14:paraId="34385EF5" w14:textId="77777777" w:rsidTr="005E2BCC">
        <w:tc>
          <w:tcPr>
            <w:tcW w:w="2265" w:type="dxa"/>
          </w:tcPr>
          <w:p w14:paraId="21D4B5F2" w14:textId="13B99CAE" w:rsidR="00076D12" w:rsidRDefault="00076D12" w:rsidP="00076D12">
            <w:pPr>
              <w:jc w:val="center"/>
            </w:pPr>
            <w:r>
              <w:t>Unit</w:t>
            </w:r>
          </w:p>
        </w:tc>
        <w:tc>
          <w:tcPr>
            <w:tcW w:w="2265" w:type="dxa"/>
          </w:tcPr>
          <w:p w14:paraId="7854D383" w14:textId="6D43E6F7" w:rsidR="00076D12" w:rsidRDefault="00076D12" w:rsidP="00076D12">
            <w:pPr>
              <w:jc w:val="center"/>
            </w:pPr>
            <w:r>
              <w:t>Initial Value</w:t>
            </w:r>
          </w:p>
        </w:tc>
        <w:tc>
          <w:tcPr>
            <w:tcW w:w="2265" w:type="dxa"/>
          </w:tcPr>
          <w:p w14:paraId="6943372F" w14:textId="61007F0D" w:rsidR="00076D12" w:rsidRDefault="00076D12" w:rsidP="00076D12">
            <w:pPr>
              <w:jc w:val="center"/>
            </w:pPr>
            <w:r>
              <w:t>Stopped Value</w:t>
            </w:r>
          </w:p>
        </w:tc>
        <w:tc>
          <w:tcPr>
            <w:tcW w:w="2266" w:type="dxa"/>
          </w:tcPr>
          <w:p w14:paraId="52A8E3CF" w14:textId="6B16F029" w:rsidR="00076D12" w:rsidRDefault="00076D12" w:rsidP="00076D12">
            <w:pPr>
              <w:jc w:val="center"/>
            </w:pPr>
            <w:r>
              <w:t>Target Value</w:t>
            </w:r>
          </w:p>
        </w:tc>
      </w:tr>
      <w:tr w:rsidR="00076D12" w14:paraId="78843B69" w14:textId="77777777" w:rsidTr="005E2BCC">
        <w:tc>
          <w:tcPr>
            <w:tcW w:w="2265" w:type="dxa"/>
          </w:tcPr>
          <w:p w14:paraId="4329AE4F" w14:textId="1037FB46" w:rsidR="00076D12" w:rsidRDefault="00076D12" w:rsidP="00076D12">
            <w:pPr>
              <w:jc w:val="center"/>
            </w:pPr>
            <w:r>
              <w:t>Epoch</w:t>
            </w:r>
          </w:p>
        </w:tc>
        <w:tc>
          <w:tcPr>
            <w:tcW w:w="2265" w:type="dxa"/>
          </w:tcPr>
          <w:p w14:paraId="3110F7EC" w14:textId="4EAF74BC" w:rsidR="00076D12" w:rsidRDefault="00076D12" w:rsidP="00076D12">
            <w:pPr>
              <w:jc w:val="center"/>
            </w:pPr>
            <w:r>
              <w:t>0</w:t>
            </w:r>
          </w:p>
        </w:tc>
        <w:tc>
          <w:tcPr>
            <w:tcW w:w="2265" w:type="dxa"/>
          </w:tcPr>
          <w:p w14:paraId="7303EFCC" w14:textId="3C1E3500" w:rsidR="00076D12" w:rsidRDefault="00076D12" w:rsidP="00076D12">
            <w:pPr>
              <w:jc w:val="center"/>
            </w:pPr>
            <w:r>
              <w:t>243</w:t>
            </w:r>
          </w:p>
        </w:tc>
        <w:tc>
          <w:tcPr>
            <w:tcW w:w="2266" w:type="dxa"/>
          </w:tcPr>
          <w:p w14:paraId="791367DB" w14:textId="6DE41FA2" w:rsidR="00076D12" w:rsidRDefault="00076D12" w:rsidP="00076D12">
            <w:pPr>
              <w:jc w:val="center"/>
            </w:pPr>
            <w:r>
              <w:t>1000</w:t>
            </w:r>
          </w:p>
        </w:tc>
      </w:tr>
      <w:tr w:rsidR="00076D12" w14:paraId="4EADDCDD" w14:textId="77777777" w:rsidTr="005E2BCC">
        <w:tc>
          <w:tcPr>
            <w:tcW w:w="2265" w:type="dxa"/>
          </w:tcPr>
          <w:p w14:paraId="03E818EB" w14:textId="639E7380" w:rsidR="00076D12" w:rsidRDefault="00076D12" w:rsidP="00076D12">
            <w:pPr>
              <w:jc w:val="center"/>
            </w:pPr>
            <w:r>
              <w:t>Elapsed Time</w:t>
            </w:r>
          </w:p>
        </w:tc>
        <w:tc>
          <w:tcPr>
            <w:tcW w:w="2265" w:type="dxa"/>
          </w:tcPr>
          <w:p w14:paraId="7A10A6E4" w14:textId="50C1D3D6" w:rsidR="00076D12" w:rsidRDefault="00076D12" w:rsidP="00076D12">
            <w:pPr>
              <w:jc w:val="center"/>
            </w:pPr>
            <w:r>
              <w:t>-</w:t>
            </w:r>
          </w:p>
        </w:tc>
        <w:tc>
          <w:tcPr>
            <w:tcW w:w="2265" w:type="dxa"/>
          </w:tcPr>
          <w:p w14:paraId="6BDF6985" w14:textId="36E88685" w:rsidR="00076D12" w:rsidRDefault="00076D12" w:rsidP="00076D12">
            <w:pPr>
              <w:jc w:val="center"/>
            </w:pPr>
            <w:r>
              <w:t>00:00:06</w:t>
            </w:r>
          </w:p>
        </w:tc>
        <w:tc>
          <w:tcPr>
            <w:tcW w:w="2266" w:type="dxa"/>
          </w:tcPr>
          <w:p w14:paraId="74DFF458" w14:textId="117D64A0" w:rsidR="00076D12" w:rsidRDefault="00076D12" w:rsidP="00076D12">
            <w:pPr>
              <w:jc w:val="center"/>
            </w:pPr>
            <w:r>
              <w:t>-</w:t>
            </w:r>
          </w:p>
        </w:tc>
      </w:tr>
      <w:tr w:rsidR="00076D12" w14:paraId="6F85AE09" w14:textId="77777777" w:rsidTr="005E2BCC">
        <w:tc>
          <w:tcPr>
            <w:tcW w:w="2265" w:type="dxa"/>
          </w:tcPr>
          <w:p w14:paraId="7EFEDEBA" w14:textId="128A0C78" w:rsidR="00076D12" w:rsidRDefault="00076D12" w:rsidP="00076D12">
            <w:pPr>
              <w:jc w:val="center"/>
            </w:pPr>
            <w:r>
              <w:t>Performance</w:t>
            </w:r>
          </w:p>
        </w:tc>
        <w:tc>
          <w:tcPr>
            <w:tcW w:w="2265" w:type="dxa"/>
          </w:tcPr>
          <w:p w14:paraId="12B37A9D" w14:textId="550D0FDD" w:rsidR="00076D12" w:rsidRDefault="00076D12" w:rsidP="00076D12">
            <w:pPr>
              <w:jc w:val="center"/>
            </w:pPr>
            <w:r>
              <w:t>0.611</w:t>
            </w:r>
          </w:p>
        </w:tc>
        <w:tc>
          <w:tcPr>
            <w:tcW w:w="2265" w:type="dxa"/>
          </w:tcPr>
          <w:p w14:paraId="0A738206" w14:textId="71267AEE" w:rsidR="00076D12" w:rsidRDefault="00076D12" w:rsidP="00076D12">
            <w:pPr>
              <w:jc w:val="center"/>
            </w:pPr>
            <w:r>
              <w:t>0.0387</w:t>
            </w:r>
          </w:p>
        </w:tc>
        <w:tc>
          <w:tcPr>
            <w:tcW w:w="2266" w:type="dxa"/>
          </w:tcPr>
          <w:p w14:paraId="0C4FE15F" w14:textId="6C470102" w:rsidR="00076D12" w:rsidRDefault="00076D12" w:rsidP="00076D12">
            <w:pPr>
              <w:jc w:val="center"/>
            </w:pPr>
            <w:r>
              <w:t>0</w:t>
            </w:r>
          </w:p>
        </w:tc>
      </w:tr>
      <w:tr w:rsidR="00076D12" w14:paraId="67A0166B" w14:textId="77777777" w:rsidTr="005E2BCC">
        <w:tc>
          <w:tcPr>
            <w:tcW w:w="2265" w:type="dxa"/>
          </w:tcPr>
          <w:p w14:paraId="018B706D" w14:textId="0388FD56" w:rsidR="00076D12" w:rsidRDefault="00076D12" w:rsidP="00076D12">
            <w:pPr>
              <w:jc w:val="center"/>
            </w:pPr>
            <w:r>
              <w:t>Gradient</w:t>
            </w:r>
          </w:p>
        </w:tc>
        <w:tc>
          <w:tcPr>
            <w:tcW w:w="2265" w:type="dxa"/>
          </w:tcPr>
          <w:p w14:paraId="5D64C848" w14:textId="396B8663" w:rsidR="00076D12" w:rsidRDefault="00076D12" w:rsidP="00076D12">
            <w:pPr>
              <w:jc w:val="center"/>
            </w:pPr>
            <w:r>
              <w:t>1.75</w:t>
            </w:r>
          </w:p>
        </w:tc>
        <w:tc>
          <w:tcPr>
            <w:tcW w:w="2265" w:type="dxa"/>
          </w:tcPr>
          <w:p w14:paraId="7E646552" w14:textId="6D0F5C01" w:rsidR="00076D12" w:rsidRDefault="00076D12" w:rsidP="00076D12">
            <w:pPr>
              <w:jc w:val="center"/>
            </w:pPr>
            <w:r>
              <w:t>0.000168</w:t>
            </w:r>
          </w:p>
        </w:tc>
        <w:tc>
          <w:tcPr>
            <w:tcW w:w="2266" w:type="dxa"/>
          </w:tcPr>
          <w:p w14:paraId="6C8FE70F" w14:textId="01497C9E" w:rsidR="00076D12" w:rsidRDefault="00076D12" w:rsidP="00076D12">
            <w:pPr>
              <w:jc w:val="center"/>
            </w:pPr>
            <w:r>
              <w:t>1e -07</w:t>
            </w:r>
          </w:p>
        </w:tc>
      </w:tr>
      <w:tr w:rsidR="00076D12" w14:paraId="33FCA9C4" w14:textId="77777777" w:rsidTr="005E2BCC">
        <w:tc>
          <w:tcPr>
            <w:tcW w:w="2265" w:type="dxa"/>
          </w:tcPr>
          <w:p w14:paraId="0C3BEF8F" w14:textId="7F09A2FC" w:rsidR="00076D12" w:rsidRDefault="00076D12" w:rsidP="00076D12">
            <w:pPr>
              <w:jc w:val="center"/>
            </w:pPr>
            <w:r>
              <w:t>Mu</w:t>
            </w:r>
          </w:p>
        </w:tc>
        <w:tc>
          <w:tcPr>
            <w:tcW w:w="2265" w:type="dxa"/>
          </w:tcPr>
          <w:p w14:paraId="72620043" w14:textId="2FBE9522" w:rsidR="00076D12" w:rsidRDefault="00076D12" w:rsidP="00076D12">
            <w:pPr>
              <w:jc w:val="center"/>
            </w:pPr>
            <w:r>
              <w:t>0.005</w:t>
            </w:r>
          </w:p>
        </w:tc>
        <w:tc>
          <w:tcPr>
            <w:tcW w:w="2265" w:type="dxa"/>
          </w:tcPr>
          <w:p w14:paraId="34B0F6D6" w14:textId="3D6C0F4B" w:rsidR="00076D12" w:rsidRDefault="00076D12" w:rsidP="00076D12">
            <w:pPr>
              <w:jc w:val="center"/>
            </w:pPr>
            <w:r>
              <w:t>5e+10</w:t>
            </w:r>
          </w:p>
        </w:tc>
        <w:tc>
          <w:tcPr>
            <w:tcW w:w="2266" w:type="dxa"/>
          </w:tcPr>
          <w:p w14:paraId="03FA4A2F" w14:textId="75939732" w:rsidR="00076D12" w:rsidRDefault="00076D12" w:rsidP="00076D12">
            <w:pPr>
              <w:jc w:val="center"/>
            </w:pPr>
            <w:r>
              <w:t>1e+10</w:t>
            </w:r>
          </w:p>
        </w:tc>
      </w:tr>
      <w:tr w:rsidR="00076D12" w14:paraId="21F68C24" w14:textId="77777777" w:rsidTr="005E2BCC">
        <w:tc>
          <w:tcPr>
            <w:tcW w:w="2265" w:type="dxa"/>
          </w:tcPr>
          <w:p w14:paraId="5A89BBBB" w14:textId="0A6B1560" w:rsidR="00076D12" w:rsidRDefault="00076D12" w:rsidP="00076D12">
            <w:pPr>
              <w:jc w:val="center"/>
            </w:pPr>
            <w:r>
              <w:t>Effective # Param</w:t>
            </w:r>
          </w:p>
        </w:tc>
        <w:tc>
          <w:tcPr>
            <w:tcW w:w="2265" w:type="dxa"/>
          </w:tcPr>
          <w:p w14:paraId="70F3CB53" w14:textId="491FC49D" w:rsidR="00076D12" w:rsidRDefault="00076D12" w:rsidP="00076D12">
            <w:pPr>
              <w:jc w:val="center"/>
            </w:pPr>
            <w:r>
              <w:t>212</w:t>
            </w:r>
          </w:p>
        </w:tc>
        <w:tc>
          <w:tcPr>
            <w:tcW w:w="2265" w:type="dxa"/>
          </w:tcPr>
          <w:p w14:paraId="53CC198D" w14:textId="62C6927A" w:rsidR="00076D12" w:rsidRDefault="00076D12" w:rsidP="00076D12">
            <w:pPr>
              <w:jc w:val="center"/>
            </w:pPr>
            <w:r>
              <w:t>185</w:t>
            </w:r>
          </w:p>
        </w:tc>
        <w:tc>
          <w:tcPr>
            <w:tcW w:w="2266" w:type="dxa"/>
          </w:tcPr>
          <w:p w14:paraId="57FD0D5D" w14:textId="76EE2B2F" w:rsidR="00076D12" w:rsidRDefault="00076D12" w:rsidP="00076D12">
            <w:pPr>
              <w:jc w:val="center"/>
            </w:pPr>
            <w:r>
              <w:t>0</w:t>
            </w:r>
          </w:p>
        </w:tc>
      </w:tr>
      <w:tr w:rsidR="00076D12" w14:paraId="490B8770" w14:textId="77777777" w:rsidTr="005E2BCC">
        <w:tc>
          <w:tcPr>
            <w:tcW w:w="2265" w:type="dxa"/>
          </w:tcPr>
          <w:p w14:paraId="2341DD62" w14:textId="5A57B35F" w:rsidR="00076D12" w:rsidRDefault="00076D12" w:rsidP="00076D12">
            <w:pPr>
              <w:jc w:val="center"/>
            </w:pPr>
            <w:r>
              <w:t>Sum Squared Param</w:t>
            </w:r>
          </w:p>
        </w:tc>
        <w:tc>
          <w:tcPr>
            <w:tcW w:w="2265" w:type="dxa"/>
          </w:tcPr>
          <w:p w14:paraId="30D6BD9D" w14:textId="71891BA0" w:rsidR="00076D12" w:rsidRDefault="00076D12" w:rsidP="00076D12">
            <w:pPr>
              <w:jc w:val="center"/>
            </w:pPr>
            <w:r>
              <w:t>42.7</w:t>
            </w:r>
          </w:p>
        </w:tc>
        <w:tc>
          <w:tcPr>
            <w:tcW w:w="2265" w:type="dxa"/>
          </w:tcPr>
          <w:p w14:paraId="3934EEAD" w14:textId="33F5BA58" w:rsidR="00076D12" w:rsidRDefault="00076D12" w:rsidP="00076D12">
            <w:pPr>
              <w:jc w:val="center"/>
            </w:pPr>
            <w:r>
              <w:t>105</w:t>
            </w:r>
          </w:p>
        </w:tc>
        <w:tc>
          <w:tcPr>
            <w:tcW w:w="2266" w:type="dxa"/>
          </w:tcPr>
          <w:p w14:paraId="3EB536FE" w14:textId="74FA8720" w:rsidR="00076D12" w:rsidRDefault="00076D12" w:rsidP="00076D12">
            <w:pPr>
              <w:jc w:val="center"/>
            </w:pPr>
            <w:r>
              <w:t>0</w:t>
            </w:r>
          </w:p>
        </w:tc>
      </w:tr>
    </w:tbl>
    <w:p w14:paraId="4E5AC733" w14:textId="28A55983" w:rsidR="00D42099" w:rsidRDefault="00D42099" w:rsidP="00D42099">
      <w:pPr>
        <w:pStyle w:val="BodyText"/>
      </w:pPr>
    </w:p>
    <w:p w14:paraId="7D4E2478" w14:textId="66B20073" w:rsidR="004A7D9B" w:rsidRDefault="004A7D9B" w:rsidP="004A7D9B">
      <w:pPr>
        <w:pStyle w:val="Caption"/>
      </w:pPr>
      <w:bookmarkStart w:id="210" w:name="_Toc146624412"/>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9</w:t>
      </w:r>
      <w:r w:rsidR="003744E0">
        <w:fldChar w:fldCharType="end"/>
      </w:r>
      <w:r>
        <w:t xml:space="preserve"> </w:t>
      </w:r>
      <w:r w:rsidRPr="0032242F">
        <w:t>Bayesian Training r</w:t>
      </w:r>
      <w:r>
        <w:t>esults</w:t>
      </w:r>
      <w:r w:rsidRPr="0032242F">
        <w:t xml:space="preserve"> on 3 IMUs with 10-layer NN</w:t>
      </w:r>
      <w:bookmarkEnd w:id="210"/>
    </w:p>
    <w:tbl>
      <w:tblPr>
        <w:tblStyle w:val="TableGrid"/>
        <w:tblW w:w="0" w:type="auto"/>
        <w:tblLook w:val="04A0" w:firstRow="1" w:lastRow="0" w:firstColumn="1" w:lastColumn="0" w:noHBand="0" w:noVBand="1"/>
      </w:tblPr>
      <w:tblGrid>
        <w:gridCol w:w="2265"/>
        <w:gridCol w:w="2265"/>
        <w:gridCol w:w="2265"/>
        <w:gridCol w:w="2266"/>
      </w:tblGrid>
      <w:tr w:rsidR="00D42099" w14:paraId="0902DB81" w14:textId="77777777" w:rsidTr="00D0191F">
        <w:tc>
          <w:tcPr>
            <w:tcW w:w="2265" w:type="dxa"/>
          </w:tcPr>
          <w:p w14:paraId="0B98DE80" w14:textId="77777777" w:rsidR="00D42099" w:rsidRDefault="00D42099" w:rsidP="005E2BCC">
            <w:pPr>
              <w:jc w:val="center"/>
            </w:pPr>
          </w:p>
        </w:tc>
        <w:tc>
          <w:tcPr>
            <w:tcW w:w="2265" w:type="dxa"/>
          </w:tcPr>
          <w:p w14:paraId="029C885B" w14:textId="77777777" w:rsidR="00D42099" w:rsidRDefault="00D42099" w:rsidP="005E2BCC">
            <w:pPr>
              <w:jc w:val="center"/>
            </w:pPr>
            <w:r>
              <w:t>Observations</w:t>
            </w:r>
          </w:p>
        </w:tc>
        <w:tc>
          <w:tcPr>
            <w:tcW w:w="2265" w:type="dxa"/>
          </w:tcPr>
          <w:p w14:paraId="4A27B2D8" w14:textId="77777777" w:rsidR="00D42099" w:rsidRDefault="00D42099" w:rsidP="005E2BCC">
            <w:pPr>
              <w:jc w:val="center"/>
            </w:pPr>
            <w:r>
              <w:t>MSE</w:t>
            </w:r>
          </w:p>
        </w:tc>
        <w:tc>
          <w:tcPr>
            <w:tcW w:w="2266" w:type="dxa"/>
          </w:tcPr>
          <w:p w14:paraId="7004F39E" w14:textId="77777777" w:rsidR="00D42099" w:rsidRDefault="00D42099" w:rsidP="005E2BCC">
            <w:pPr>
              <w:jc w:val="center"/>
            </w:pPr>
            <w:r>
              <w:t>R</w:t>
            </w:r>
          </w:p>
        </w:tc>
      </w:tr>
      <w:tr w:rsidR="00D42099" w14:paraId="7D93F1EA" w14:textId="77777777" w:rsidTr="00D0191F">
        <w:tc>
          <w:tcPr>
            <w:tcW w:w="2265" w:type="dxa"/>
          </w:tcPr>
          <w:p w14:paraId="4DAB94F1" w14:textId="77777777" w:rsidR="00D42099" w:rsidRDefault="00D42099" w:rsidP="005E2BCC">
            <w:pPr>
              <w:jc w:val="center"/>
            </w:pPr>
            <w:r>
              <w:t>Training</w:t>
            </w:r>
          </w:p>
        </w:tc>
        <w:tc>
          <w:tcPr>
            <w:tcW w:w="2265" w:type="dxa"/>
          </w:tcPr>
          <w:p w14:paraId="4A7DBA6A" w14:textId="7FE67028" w:rsidR="00D42099" w:rsidRDefault="00D42099" w:rsidP="005E2BCC">
            <w:pPr>
              <w:jc w:val="center"/>
            </w:pPr>
            <w:r>
              <w:t>4249</w:t>
            </w:r>
          </w:p>
        </w:tc>
        <w:tc>
          <w:tcPr>
            <w:tcW w:w="2265" w:type="dxa"/>
          </w:tcPr>
          <w:p w14:paraId="54655EAE" w14:textId="0CEA8277" w:rsidR="00D42099" w:rsidRDefault="00D42099" w:rsidP="005E2BCC">
            <w:pPr>
              <w:jc w:val="center"/>
            </w:pPr>
            <w:r>
              <w:t>0.0387</w:t>
            </w:r>
          </w:p>
        </w:tc>
        <w:tc>
          <w:tcPr>
            <w:tcW w:w="2266" w:type="dxa"/>
          </w:tcPr>
          <w:p w14:paraId="4FEE21CF" w14:textId="32C2D6E3" w:rsidR="00D42099" w:rsidRDefault="00D42099" w:rsidP="005E2BCC">
            <w:pPr>
              <w:jc w:val="center"/>
            </w:pPr>
            <w:r>
              <w:t>0.9</w:t>
            </w:r>
            <w:r>
              <w:t>311</w:t>
            </w:r>
          </w:p>
        </w:tc>
      </w:tr>
      <w:tr w:rsidR="00D42099" w14:paraId="68DEF359" w14:textId="77777777" w:rsidTr="00D0191F">
        <w:tc>
          <w:tcPr>
            <w:tcW w:w="2265" w:type="dxa"/>
          </w:tcPr>
          <w:p w14:paraId="2FB4978B" w14:textId="77777777" w:rsidR="00D42099" w:rsidRDefault="00D42099" w:rsidP="005E2BCC">
            <w:pPr>
              <w:jc w:val="center"/>
            </w:pPr>
            <w:r>
              <w:t>Validation</w:t>
            </w:r>
          </w:p>
        </w:tc>
        <w:tc>
          <w:tcPr>
            <w:tcW w:w="2265" w:type="dxa"/>
          </w:tcPr>
          <w:p w14:paraId="3E267AF3" w14:textId="2272E013" w:rsidR="00D42099" w:rsidRDefault="005E2BCC" w:rsidP="005E2BCC">
            <w:pPr>
              <w:jc w:val="center"/>
            </w:pPr>
            <w:r>
              <w:t>0</w:t>
            </w:r>
          </w:p>
        </w:tc>
        <w:tc>
          <w:tcPr>
            <w:tcW w:w="2265" w:type="dxa"/>
          </w:tcPr>
          <w:p w14:paraId="654792BE" w14:textId="41D59BA7" w:rsidR="00D42099" w:rsidRDefault="005E2BCC" w:rsidP="005E2BCC">
            <w:pPr>
              <w:jc w:val="center"/>
            </w:pPr>
            <w:r>
              <w:t>-</w:t>
            </w:r>
          </w:p>
        </w:tc>
        <w:tc>
          <w:tcPr>
            <w:tcW w:w="2266" w:type="dxa"/>
          </w:tcPr>
          <w:p w14:paraId="05D57465" w14:textId="2C0AECAE" w:rsidR="00D42099" w:rsidRDefault="005E2BCC" w:rsidP="005E2BCC">
            <w:pPr>
              <w:jc w:val="center"/>
            </w:pPr>
            <w:r>
              <w:t>-</w:t>
            </w:r>
          </w:p>
        </w:tc>
      </w:tr>
      <w:tr w:rsidR="00D42099" w14:paraId="6B615A53" w14:textId="77777777" w:rsidTr="00D0191F">
        <w:tc>
          <w:tcPr>
            <w:tcW w:w="2265" w:type="dxa"/>
          </w:tcPr>
          <w:p w14:paraId="4C2A8110" w14:textId="77777777" w:rsidR="00D42099" w:rsidRDefault="00D42099" w:rsidP="005E2BCC">
            <w:pPr>
              <w:jc w:val="center"/>
            </w:pPr>
            <w:r>
              <w:t>Test</w:t>
            </w:r>
          </w:p>
        </w:tc>
        <w:tc>
          <w:tcPr>
            <w:tcW w:w="2265" w:type="dxa"/>
          </w:tcPr>
          <w:p w14:paraId="15A61397" w14:textId="77777777" w:rsidR="00D42099" w:rsidRDefault="00D42099" w:rsidP="005E2BCC">
            <w:pPr>
              <w:jc w:val="center"/>
            </w:pPr>
            <w:r>
              <w:t>750</w:t>
            </w:r>
          </w:p>
        </w:tc>
        <w:tc>
          <w:tcPr>
            <w:tcW w:w="2265" w:type="dxa"/>
          </w:tcPr>
          <w:p w14:paraId="1F4A33FE" w14:textId="46462F53" w:rsidR="00D42099" w:rsidRDefault="00D42099" w:rsidP="005E2BCC">
            <w:pPr>
              <w:jc w:val="center"/>
            </w:pPr>
            <w:r>
              <w:t>0.04</w:t>
            </w:r>
            <w:r w:rsidR="005E2BCC">
              <w:t>7</w:t>
            </w:r>
            <w:r>
              <w:t>2</w:t>
            </w:r>
          </w:p>
        </w:tc>
        <w:tc>
          <w:tcPr>
            <w:tcW w:w="2266" w:type="dxa"/>
          </w:tcPr>
          <w:p w14:paraId="7CB94A39" w14:textId="5ED05286" w:rsidR="00D42099" w:rsidRDefault="00D42099" w:rsidP="005E2BCC">
            <w:pPr>
              <w:jc w:val="center"/>
            </w:pPr>
            <w:r>
              <w:t>0.9</w:t>
            </w:r>
            <w:r w:rsidR="005E2BCC">
              <w:t>191</w:t>
            </w:r>
          </w:p>
        </w:tc>
      </w:tr>
    </w:tbl>
    <w:p w14:paraId="38630A8F" w14:textId="77777777" w:rsidR="005E766F" w:rsidRDefault="005E766F" w:rsidP="00C645EE">
      <w:pPr>
        <w:pStyle w:val="BodyText"/>
      </w:pPr>
    </w:p>
    <w:p w14:paraId="58CAAC78" w14:textId="13559E0C" w:rsidR="005E766F" w:rsidRDefault="005E766F" w:rsidP="00C645EE">
      <w:pPr>
        <w:pStyle w:val="BodyText"/>
      </w:pPr>
      <w:r>
        <w:t xml:space="preserve">The Bayesian training method used on a 5-layer network </w:t>
      </w:r>
      <w:r>
        <w:t xml:space="preserve">with 3 IMU inputs </w:t>
      </w:r>
      <w:r>
        <w:t>produced the</w:t>
      </w:r>
      <w:r w:rsidR="003744E0">
        <w:t xml:space="preserve"> </w:t>
      </w:r>
      <w:r>
        <w:t>results</w:t>
      </w:r>
      <w:r w:rsidR="003744E0">
        <w:t xml:space="preserve"> demonstrated in Tables 4.20 and 4.21.</w:t>
      </w:r>
    </w:p>
    <w:p w14:paraId="53AE32D9" w14:textId="30BA9D62" w:rsidR="004A7D9B" w:rsidRDefault="004A7D9B" w:rsidP="004A7D9B">
      <w:pPr>
        <w:pStyle w:val="Caption"/>
      </w:pPr>
      <w:bookmarkStart w:id="211" w:name="_Toc146624413"/>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0</w:t>
      </w:r>
      <w:r w:rsidR="003744E0">
        <w:fldChar w:fldCharType="end"/>
      </w:r>
      <w:r>
        <w:t xml:space="preserve"> </w:t>
      </w:r>
      <w:r w:rsidRPr="00F90C7C">
        <w:t xml:space="preserve">Bayesian Training progress on 3 IMUs with </w:t>
      </w:r>
      <w:r>
        <w:t>5</w:t>
      </w:r>
      <w:r w:rsidRPr="00F90C7C">
        <w:t>-layer NN</w:t>
      </w:r>
      <w:bookmarkEnd w:id="211"/>
    </w:p>
    <w:tbl>
      <w:tblPr>
        <w:tblStyle w:val="TableGrid"/>
        <w:tblW w:w="0" w:type="auto"/>
        <w:tblLook w:val="04A0" w:firstRow="1" w:lastRow="0" w:firstColumn="1" w:lastColumn="0" w:noHBand="0" w:noVBand="1"/>
      </w:tblPr>
      <w:tblGrid>
        <w:gridCol w:w="2265"/>
        <w:gridCol w:w="2265"/>
        <w:gridCol w:w="2265"/>
        <w:gridCol w:w="2266"/>
      </w:tblGrid>
      <w:tr w:rsidR="005E766F" w14:paraId="43BD9958" w14:textId="77777777" w:rsidTr="00D0191F">
        <w:tc>
          <w:tcPr>
            <w:tcW w:w="2265" w:type="dxa"/>
          </w:tcPr>
          <w:p w14:paraId="22F88074" w14:textId="77777777" w:rsidR="005E766F" w:rsidRDefault="005E766F" w:rsidP="00D0191F">
            <w:pPr>
              <w:jc w:val="center"/>
            </w:pPr>
            <w:r>
              <w:t>Unit</w:t>
            </w:r>
          </w:p>
        </w:tc>
        <w:tc>
          <w:tcPr>
            <w:tcW w:w="2265" w:type="dxa"/>
          </w:tcPr>
          <w:p w14:paraId="3264A20E" w14:textId="77777777" w:rsidR="005E766F" w:rsidRDefault="005E766F" w:rsidP="00D0191F">
            <w:pPr>
              <w:jc w:val="center"/>
            </w:pPr>
            <w:r>
              <w:t>Initial Value</w:t>
            </w:r>
          </w:p>
        </w:tc>
        <w:tc>
          <w:tcPr>
            <w:tcW w:w="2265" w:type="dxa"/>
          </w:tcPr>
          <w:p w14:paraId="59A9CA9A" w14:textId="77777777" w:rsidR="005E766F" w:rsidRDefault="005E766F" w:rsidP="00D0191F">
            <w:pPr>
              <w:jc w:val="center"/>
            </w:pPr>
            <w:r>
              <w:t>Stopped Value</w:t>
            </w:r>
          </w:p>
        </w:tc>
        <w:tc>
          <w:tcPr>
            <w:tcW w:w="2266" w:type="dxa"/>
          </w:tcPr>
          <w:p w14:paraId="61CE55C7" w14:textId="77777777" w:rsidR="005E766F" w:rsidRDefault="005E766F" w:rsidP="00D0191F">
            <w:pPr>
              <w:jc w:val="center"/>
            </w:pPr>
            <w:r>
              <w:t>Target Value</w:t>
            </w:r>
          </w:p>
        </w:tc>
      </w:tr>
      <w:tr w:rsidR="005E766F" w14:paraId="6FB52F3A" w14:textId="77777777" w:rsidTr="00D0191F">
        <w:tc>
          <w:tcPr>
            <w:tcW w:w="2265" w:type="dxa"/>
          </w:tcPr>
          <w:p w14:paraId="5BB0ADF1" w14:textId="77777777" w:rsidR="005E766F" w:rsidRDefault="005E766F" w:rsidP="00D0191F">
            <w:pPr>
              <w:jc w:val="center"/>
            </w:pPr>
            <w:r>
              <w:t>Epoch</w:t>
            </w:r>
          </w:p>
        </w:tc>
        <w:tc>
          <w:tcPr>
            <w:tcW w:w="2265" w:type="dxa"/>
          </w:tcPr>
          <w:p w14:paraId="240DE2C0" w14:textId="77777777" w:rsidR="005E766F" w:rsidRDefault="005E766F" w:rsidP="00D0191F">
            <w:pPr>
              <w:jc w:val="center"/>
            </w:pPr>
            <w:r>
              <w:t>0</w:t>
            </w:r>
          </w:p>
        </w:tc>
        <w:tc>
          <w:tcPr>
            <w:tcW w:w="2265" w:type="dxa"/>
          </w:tcPr>
          <w:p w14:paraId="43C09E51" w14:textId="454532B0" w:rsidR="005E766F" w:rsidRDefault="005E766F" w:rsidP="00D0191F">
            <w:pPr>
              <w:jc w:val="center"/>
            </w:pPr>
            <w:r>
              <w:t>131</w:t>
            </w:r>
          </w:p>
        </w:tc>
        <w:tc>
          <w:tcPr>
            <w:tcW w:w="2266" w:type="dxa"/>
          </w:tcPr>
          <w:p w14:paraId="4F86569A" w14:textId="77777777" w:rsidR="005E766F" w:rsidRDefault="005E766F" w:rsidP="00D0191F">
            <w:pPr>
              <w:jc w:val="center"/>
            </w:pPr>
            <w:r>
              <w:t>1000</w:t>
            </w:r>
          </w:p>
        </w:tc>
      </w:tr>
      <w:tr w:rsidR="005E766F" w14:paraId="223B1FC9" w14:textId="77777777" w:rsidTr="00D0191F">
        <w:tc>
          <w:tcPr>
            <w:tcW w:w="2265" w:type="dxa"/>
          </w:tcPr>
          <w:p w14:paraId="14E1C9BF" w14:textId="77777777" w:rsidR="005E766F" w:rsidRDefault="005E766F" w:rsidP="00D0191F">
            <w:pPr>
              <w:jc w:val="center"/>
            </w:pPr>
            <w:r>
              <w:t>Elapsed Time</w:t>
            </w:r>
          </w:p>
        </w:tc>
        <w:tc>
          <w:tcPr>
            <w:tcW w:w="2265" w:type="dxa"/>
          </w:tcPr>
          <w:p w14:paraId="350559A9" w14:textId="77777777" w:rsidR="005E766F" w:rsidRDefault="005E766F" w:rsidP="00D0191F">
            <w:pPr>
              <w:jc w:val="center"/>
            </w:pPr>
            <w:r>
              <w:t>-</w:t>
            </w:r>
          </w:p>
        </w:tc>
        <w:tc>
          <w:tcPr>
            <w:tcW w:w="2265" w:type="dxa"/>
          </w:tcPr>
          <w:p w14:paraId="294D87DB" w14:textId="140D04B9" w:rsidR="005E766F" w:rsidRDefault="005E766F" w:rsidP="00D0191F">
            <w:pPr>
              <w:jc w:val="center"/>
            </w:pPr>
            <w:r>
              <w:t>00:00:0</w:t>
            </w:r>
            <w:r>
              <w:t>1</w:t>
            </w:r>
          </w:p>
        </w:tc>
        <w:tc>
          <w:tcPr>
            <w:tcW w:w="2266" w:type="dxa"/>
          </w:tcPr>
          <w:p w14:paraId="1E619FC6" w14:textId="77777777" w:rsidR="005E766F" w:rsidRDefault="005E766F" w:rsidP="00D0191F">
            <w:pPr>
              <w:jc w:val="center"/>
            </w:pPr>
            <w:r>
              <w:t>-</w:t>
            </w:r>
          </w:p>
        </w:tc>
      </w:tr>
      <w:tr w:rsidR="005E766F" w14:paraId="6016E981" w14:textId="77777777" w:rsidTr="00D0191F">
        <w:tc>
          <w:tcPr>
            <w:tcW w:w="2265" w:type="dxa"/>
          </w:tcPr>
          <w:p w14:paraId="513F25FB" w14:textId="77777777" w:rsidR="005E766F" w:rsidRDefault="005E766F" w:rsidP="00D0191F">
            <w:pPr>
              <w:jc w:val="center"/>
            </w:pPr>
            <w:r>
              <w:t>Performance</w:t>
            </w:r>
          </w:p>
        </w:tc>
        <w:tc>
          <w:tcPr>
            <w:tcW w:w="2265" w:type="dxa"/>
          </w:tcPr>
          <w:p w14:paraId="7EA0DE5A" w14:textId="39E5969D" w:rsidR="005E766F" w:rsidRDefault="005E766F" w:rsidP="00D0191F">
            <w:pPr>
              <w:jc w:val="center"/>
            </w:pPr>
            <w:r>
              <w:t>0.61</w:t>
            </w:r>
            <w:r>
              <w:t>3</w:t>
            </w:r>
          </w:p>
        </w:tc>
        <w:tc>
          <w:tcPr>
            <w:tcW w:w="2265" w:type="dxa"/>
          </w:tcPr>
          <w:p w14:paraId="7C7F3088" w14:textId="34B8F481" w:rsidR="005E766F" w:rsidRDefault="005E766F" w:rsidP="00D0191F">
            <w:pPr>
              <w:jc w:val="center"/>
            </w:pPr>
            <w:r>
              <w:t>0.0</w:t>
            </w:r>
            <w:r>
              <w:t>423</w:t>
            </w:r>
          </w:p>
        </w:tc>
        <w:tc>
          <w:tcPr>
            <w:tcW w:w="2266" w:type="dxa"/>
          </w:tcPr>
          <w:p w14:paraId="3675CBC4" w14:textId="77777777" w:rsidR="005E766F" w:rsidRDefault="005E766F" w:rsidP="00D0191F">
            <w:pPr>
              <w:jc w:val="center"/>
            </w:pPr>
            <w:r>
              <w:t>0</w:t>
            </w:r>
          </w:p>
        </w:tc>
      </w:tr>
      <w:tr w:rsidR="005E766F" w14:paraId="35C8B715" w14:textId="77777777" w:rsidTr="00D0191F">
        <w:tc>
          <w:tcPr>
            <w:tcW w:w="2265" w:type="dxa"/>
          </w:tcPr>
          <w:p w14:paraId="6A08E8C1" w14:textId="77777777" w:rsidR="005E766F" w:rsidRDefault="005E766F" w:rsidP="00D0191F">
            <w:pPr>
              <w:jc w:val="center"/>
            </w:pPr>
            <w:r>
              <w:t>Gradient</w:t>
            </w:r>
          </w:p>
        </w:tc>
        <w:tc>
          <w:tcPr>
            <w:tcW w:w="2265" w:type="dxa"/>
          </w:tcPr>
          <w:p w14:paraId="72D62DB8" w14:textId="5A5012C4" w:rsidR="005E766F" w:rsidRDefault="005E766F" w:rsidP="00D0191F">
            <w:pPr>
              <w:jc w:val="center"/>
            </w:pPr>
            <w:r>
              <w:t>1.</w:t>
            </w:r>
            <w:r>
              <w:t>02</w:t>
            </w:r>
          </w:p>
        </w:tc>
        <w:tc>
          <w:tcPr>
            <w:tcW w:w="2265" w:type="dxa"/>
          </w:tcPr>
          <w:p w14:paraId="1DA4E47B" w14:textId="3578A6D6" w:rsidR="005E766F" w:rsidRDefault="005E766F" w:rsidP="00D0191F">
            <w:pPr>
              <w:jc w:val="center"/>
            </w:pPr>
            <w:r>
              <w:t>0.00016</w:t>
            </w:r>
            <w:r>
              <w:t>3</w:t>
            </w:r>
          </w:p>
        </w:tc>
        <w:tc>
          <w:tcPr>
            <w:tcW w:w="2266" w:type="dxa"/>
          </w:tcPr>
          <w:p w14:paraId="59DE073E" w14:textId="77777777" w:rsidR="005E766F" w:rsidRDefault="005E766F" w:rsidP="00D0191F">
            <w:pPr>
              <w:jc w:val="center"/>
            </w:pPr>
            <w:r>
              <w:t>1e -07</w:t>
            </w:r>
          </w:p>
        </w:tc>
      </w:tr>
      <w:tr w:rsidR="005E766F" w14:paraId="78498576" w14:textId="77777777" w:rsidTr="00D0191F">
        <w:tc>
          <w:tcPr>
            <w:tcW w:w="2265" w:type="dxa"/>
          </w:tcPr>
          <w:p w14:paraId="70246722" w14:textId="77777777" w:rsidR="005E766F" w:rsidRDefault="005E766F" w:rsidP="00D0191F">
            <w:pPr>
              <w:jc w:val="center"/>
            </w:pPr>
            <w:r>
              <w:t>Mu</w:t>
            </w:r>
          </w:p>
        </w:tc>
        <w:tc>
          <w:tcPr>
            <w:tcW w:w="2265" w:type="dxa"/>
          </w:tcPr>
          <w:p w14:paraId="3F9580A2" w14:textId="77777777" w:rsidR="005E766F" w:rsidRDefault="005E766F" w:rsidP="00D0191F">
            <w:pPr>
              <w:jc w:val="center"/>
            </w:pPr>
            <w:r>
              <w:t>0.005</w:t>
            </w:r>
          </w:p>
        </w:tc>
        <w:tc>
          <w:tcPr>
            <w:tcW w:w="2265" w:type="dxa"/>
          </w:tcPr>
          <w:p w14:paraId="6574954D" w14:textId="77777777" w:rsidR="005E766F" w:rsidRDefault="005E766F" w:rsidP="00D0191F">
            <w:pPr>
              <w:jc w:val="center"/>
            </w:pPr>
            <w:r>
              <w:t>5e+10</w:t>
            </w:r>
          </w:p>
        </w:tc>
        <w:tc>
          <w:tcPr>
            <w:tcW w:w="2266" w:type="dxa"/>
          </w:tcPr>
          <w:p w14:paraId="44908BA1" w14:textId="77777777" w:rsidR="005E766F" w:rsidRDefault="005E766F" w:rsidP="00D0191F">
            <w:pPr>
              <w:jc w:val="center"/>
            </w:pPr>
            <w:r>
              <w:t>1e+10</w:t>
            </w:r>
          </w:p>
        </w:tc>
      </w:tr>
      <w:tr w:rsidR="005E766F" w14:paraId="4A4F0E5B" w14:textId="77777777" w:rsidTr="00D0191F">
        <w:tc>
          <w:tcPr>
            <w:tcW w:w="2265" w:type="dxa"/>
          </w:tcPr>
          <w:p w14:paraId="3792083D" w14:textId="77777777" w:rsidR="005E766F" w:rsidRDefault="005E766F" w:rsidP="00D0191F">
            <w:pPr>
              <w:jc w:val="center"/>
            </w:pPr>
            <w:r>
              <w:t>Effective # Param</w:t>
            </w:r>
          </w:p>
        </w:tc>
        <w:tc>
          <w:tcPr>
            <w:tcW w:w="2265" w:type="dxa"/>
          </w:tcPr>
          <w:p w14:paraId="7852D61C" w14:textId="50E89EB3" w:rsidR="005E766F" w:rsidRDefault="005E766F" w:rsidP="00D0191F">
            <w:pPr>
              <w:jc w:val="center"/>
            </w:pPr>
            <w:r>
              <w:t>107</w:t>
            </w:r>
          </w:p>
        </w:tc>
        <w:tc>
          <w:tcPr>
            <w:tcW w:w="2265" w:type="dxa"/>
          </w:tcPr>
          <w:p w14:paraId="1CECFB17" w14:textId="39E7442A" w:rsidR="005E766F" w:rsidRDefault="005E766F" w:rsidP="00D0191F">
            <w:pPr>
              <w:jc w:val="center"/>
            </w:pPr>
            <w:r>
              <w:t>90.8</w:t>
            </w:r>
          </w:p>
        </w:tc>
        <w:tc>
          <w:tcPr>
            <w:tcW w:w="2266" w:type="dxa"/>
          </w:tcPr>
          <w:p w14:paraId="4A697234" w14:textId="77777777" w:rsidR="005E766F" w:rsidRDefault="005E766F" w:rsidP="00D0191F">
            <w:pPr>
              <w:jc w:val="center"/>
            </w:pPr>
            <w:r>
              <w:t>0</w:t>
            </w:r>
          </w:p>
        </w:tc>
      </w:tr>
      <w:tr w:rsidR="005E766F" w14:paraId="4B789D98" w14:textId="77777777" w:rsidTr="00D0191F">
        <w:tc>
          <w:tcPr>
            <w:tcW w:w="2265" w:type="dxa"/>
          </w:tcPr>
          <w:p w14:paraId="55E68E40" w14:textId="77777777" w:rsidR="005E766F" w:rsidRDefault="005E766F" w:rsidP="00D0191F">
            <w:pPr>
              <w:jc w:val="center"/>
            </w:pPr>
            <w:r>
              <w:t>Sum Squared Param</w:t>
            </w:r>
          </w:p>
        </w:tc>
        <w:tc>
          <w:tcPr>
            <w:tcW w:w="2265" w:type="dxa"/>
          </w:tcPr>
          <w:p w14:paraId="08EC1B40" w14:textId="1C4320ED" w:rsidR="005E766F" w:rsidRDefault="005E766F" w:rsidP="00D0191F">
            <w:pPr>
              <w:jc w:val="center"/>
            </w:pPr>
            <w:r>
              <w:t>19.6</w:t>
            </w:r>
          </w:p>
        </w:tc>
        <w:tc>
          <w:tcPr>
            <w:tcW w:w="2265" w:type="dxa"/>
          </w:tcPr>
          <w:p w14:paraId="64DE0C3D" w14:textId="0F969F95" w:rsidR="005E766F" w:rsidRDefault="005E766F" w:rsidP="00D0191F">
            <w:pPr>
              <w:jc w:val="center"/>
            </w:pPr>
            <w:r>
              <w:t>31.2</w:t>
            </w:r>
          </w:p>
        </w:tc>
        <w:tc>
          <w:tcPr>
            <w:tcW w:w="2266" w:type="dxa"/>
          </w:tcPr>
          <w:p w14:paraId="35885D86" w14:textId="77777777" w:rsidR="005E766F" w:rsidRDefault="005E766F" w:rsidP="00D0191F">
            <w:pPr>
              <w:jc w:val="center"/>
            </w:pPr>
            <w:r>
              <w:t>0</w:t>
            </w:r>
          </w:p>
        </w:tc>
      </w:tr>
    </w:tbl>
    <w:p w14:paraId="6D42A7BC" w14:textId="77777777" w:rsidR="005E766F" w:rsidRDefault="005E766F" w:rsidP="005E766F">
      <w:pPr>
        <w:pStyle w:val="BodyText"/>
      </w:pPr>
    </w:p>
    <w:p w14:paraId="4026AB64" w14:textId="4A201DA4" w:rsidR="004A7D9B" w:rsidRDefault="004A7D9B" w:rsidP="004A7D9B">
      <w:pPr>
        <w:pStyle w:val="Caption"/>
      </w:pPr>
      <w:bookmarkStart w:id="212" w:name="_Toc146624414"/>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1</w:t>
      </w:r>
      <w:r w:rsidR="003744E0">
        <w:fldChar w:fldCharType="end"/>
      </w:r>
      <w:r>
        <w:t xml:space="preserve"> </w:t>
      </w:r>
      <w:r w:rsidRPr="00C02AEF">
        <w:t xml:space="preserve">Bayesian Training </w:t>
      </w:r>
      <w:r>
        <w:t>results</w:t>
      </w:r>
      <w:r w:rsidRPr="00C02AEF">
        <w:t xml:space="preserve"> on 3 IMUs with 5-layer NN</w:t>
      </w:r>
      <w:bookmarkEnd w:id="212"/>
    </w:p>
    <w:tbl>
      <w:tblPr>
        <w:tblStyle w:val="TableGrid"/>
        <w:tblW w:w="0" w:type="auto"/>
        <w:tblLook w:val="04A0" w:firstRow="1" w:lastRow="0" w:firstColumn="1" w:lastColumn="0" w:noHBand="0" w:noVBand="1"/>
      </w:tblPr>
      <w:tblGrid>
        <w:gridCol w:w="2265"/>
        <w:gridCol w:w="2265"/>
        <w:gridCol w:w="2265"/>
        <w:gridCol w:w="2266"/>
      </w:tblGrid>
      <w:tr w:rsidR="005E766F" w14:paraId="1D129EFF" w14:textId="77777777" w:rsidTr="00D0191F">
        <w:tc>
          <w:tcPr>
            <w:tcW w:w="2265" w:type="dxa"/>
          </w:tcPr>
          <w:p w14:paraId="3129B722" w14:textId="77777777" w:rsidR="005E766F" w:rsidRDefault="005E766F" w:rsidP="00D0191F">
            <w:pPr>
              <w:jc w:val="center"/>
            </w:pPr>
          </w:p>
        </w:tc>
        <w:tc>
          <w:tcPr>
            <w:tcW w:w="2265" w:type="dxa"/>
          </w:tcPr>
          <w:p w14:paraId="2863531E" w14:textId="77777777" w:rsidR="005E766F" w:rsidRDefault="005E766F" w:rsidP="00D0191F">
            <w:pPr>
              <w:jc w:val="center"/>
            </w:pPr>
            <w:r>
              <w:t>Observations</w:t>
            </w:r>
          </w:p>
        </w:tc>
        <w:tc>
          <w:tcPr>
            <w:tcW w:w="2265" w:type="dxa"/>
          </w:tcPr>
          <w:p w14:paraId="05786F7B" w14:textId="77777777" w:rsidR="005E766F" w:rsidRDefault="005E766F" w:rsidP="00D0191F">
            <w:pPr>
              <w:jc w:val="center"/>
            </w:pPr>
            <w:r>
              <w:t>MSE</w:t>
            </w:r>
          </w:p>
        </w:tc>
        <w:tc>
          <w:tcPr>
            <w:tcW w:w="2266" w:type="dxa"/>
          </w:tcPr>
          <w:p w14:paraId="78598365" w14:textId="77777777" w:rsidR="005E766F" w:rsidRDefault="005E766F" w:rsidP="00D0191F">
            <w:pPr>
              <w:jc w:val="center"/>
            </w:pPr>
            <w:r>
              <w:t>R</w:t>
            </w:r>
          </w:p>
        </w:tc>
      </w:tr>
      <w:tr w:rsidR="005E766F" w14:paraId="5C015161" w14:textId="77777777" w:rsidTr="00D0191F">
        <w:tc>
          <w:tcPr>
            <w:tcW w:w="2265" w:type="dxa"/>
          </w:tcPr>
          <w:p w14:paraId="6E6A664A" w14:textId="77777777" w:rsidR="005E766F" w:rsidRDefault="005E766F" w:rsidP="00D0191F">
            <w:pPr>
              <w:jc w:val="center"/>
            </w:pPr>
            <w:r>
              <w:t>Training</w:t>
            </w:r>
          </w:p>
        </w:tc>
        <w:tc>
          <w:tcPr>
            <w:tcW w:w="2265" w:type="dxa"/>
          </w:tcPr>
          <w:p w14:paraId="02E313EE" w14:textId="77777777" w:rsidR="005E766F" w:rsidRDefault="005E766F" w:rsidP="00D0191F">
            <w:pPr>
              <w:jc w:val="center"/>
            </w:pPr>
            <w:r>
              <w:t>4249</w:t>
            </w:r>
          </w:p>
        </w:tc>
        <w:tc>
          <w:tcPr>
            <w:tcW w:w="2265" w:type="dxa"/>
          </w:tcPr>
          <w:p w14:paraId="5C804C6E" w14:textId="56442F3A" w:rsidR="005E766F" w:rsidRDefault="005E766F" w:rsidP="00D0191F">
            <w:pPr>
              <w:jc w:val="center"/>
            </w:pPr>
            <w:r>
              <w:t>0.0</w:t>
            </w:r>
            <w:r>
              <w:t>423</w:t>
            </w:r>
          </w:p>
        </w:tc>
        <w:tc>
          <w:tcPr>
            <w:tcW w:w="2266" w:type="dxa"/>
          </w:tcPr>
          <w:p w14:paraId="4100EFEE" w14:textId="4490725D" w:rsidR="005E766F" w:rsidRDefault="005E766F" w:rsidP="00D0191F">
            <w:pPr>
              <w:jc w:val="center"/>
            </w:pPr>
            <w:r>
              <w:t>0.9</w:t>
            </w:r>
            <w:r>
              <w:t>251</w:t>
            </w:r>
          </w:p>
        </w:tc>
      </w:tr>
      <w:tr w:rsidR="005E766F" w14:paraId="127DADAF" w14:textId="77777777" w:rsidTr="00D0191F">
        <w:tc>
          <w:tcPr>
            <w:tcW w:w="2265" w:type="dxa"/>
          </w:tcPr>
          <w:p w14:paraId="399BE0DD" w14:textId="77777777" w:rsidR="005E766F" w:rsidRDefault="005E766F" w:rsidP="00D0191F">
            <w:pPr>
              <w:jc w:val="center"/>
            </w:pPr>
            <w:r>
              <w:t>Validation</w:t>
            </w:r>
          </w:p>
        </w:tc>
        <w:tc>
          <w:tcPr>
            <w:tcW w:w="2265" w:type="dxa"/>
          </w:tcPr>
          <w:p w14:paraId="2C0E43F8" w14:textId="77777777" w:rsidR="005E766F" w:rsidRDefault="005E766F" w:rsidP="00D0191F">
            <w:pPr>
              <w:jc w:val="center"/>
            </w:pPr>
            <w:r>
              <w:t>0</w:t>
            </w:r>
          </w:p>
        </w:tc>
        <w:tc>
          <w:tcPr>
            <w:tcW w:w="2265" w:type="dxa"/>
          </w:tcPr>
          <w:p w14:paraId="3A525816" w14:textId="77777777" w:rsidR="005E766F" w:rsidRDefault="005E766F" w:rsidP="00D0191F">
            <w:pPr>
              <w:jc w:val="center"/>
            </w:pPr>
            <w:r>
              <w:t>-</w:t>
            </w:r>
          </w:p>
        </w:tc>
        <w:tc>
          <w:tcPr>
            <w:tcW w:w="2266" w:type="dxa"/>
          </w:tcPr>
          <w:p w14:paraId="040A196A" w14:textId="77777777" w:rsidR="005E766F" w:rsidRDefault="005E766F" w:rsidP="00D0191F">
            <w:pPr>
              <w:jc w:val="center"/>
            </w:pPr>
            <w:r>
              <w:t>-</w:t>
            </w:r>
          </w:p>
        </w:tc>
      </w:tr>
      <w:tr w:rsidR="005E766F" w14:paraId="153422D4" w14:textId="77777777" w:rsidTr="00D0191F">
        <w:tc>
          <w:tcPr>
            <w:tcW w:w="2265" w:type="dxa"/>
          </w:tcPr>
          <w:p w14:paraId="7A7CD28F" w14:textId="77777777" w:rsidR="005E766F" w:rsidRDefault="005E766F" w:rsidP="00D0191F">
            <w:pPr>
              <w:jc w:val="center"/>
            </w:pPr>
            <w:r>
              <w:t>Test</w:t>
            </w:r>
          </w:p>
        </w:tc>
        <w:tc>
          <w:tcPr>
            <w:tcW w:w="2265" w:type="dxa"/>
          </w:tcPr>
          <w:p w14:paraId="21A6BCCD" w14:textId="77777777" w:rsidR="005E766F" w:rsidRDefault="005E766F" w:rsidP="00D0191F">
            <w:pPr>
              <w:jc w:val="center"/>
            </w:pPr>
            <w:r>
              <w:t>750</w:t>
            </w:r>
          </w:p>
        </w:tc>
        <w:tc>
          <w:tcPr>
            <w:tcW w:w="2265" w:type="dxa"/>
          </w:tcPr>
          <w:p w14:paraId="14A5B9E6" w14:textId="7AF12DCC" w:rsidR="005E766F" w:rsidRDefault="005E766F" w:rsidP="00D0191F">
            <w:pPr>
              <w:jc w:val="center"/>
            </w:pPr>
            <w:r>
              <w:t>0.04</w:t>
            </w:r>
            <w:r>
              <w:t>22</w:t>
            </w:r>
          </w:p>
        </w:tc>
        <w:tc>
          <w:tcPr>
            <w:tcW w:w="2266" w:type="dxa"/>
          </w:tcPr>
          <w:p w14:paraId="34D97396" w14:textId="69E31A40" w:rsidR="005E766F" w:rsidRDefault="005E766F" w:rsidP="00D0191F">
            <w:pPr>
              <w:jc w:val="center"/>
            </w:pPr>
            <w:r>
              <w:t>0.9</w:t>
            </w:r>
            <w:r>
              <w:t>248</w:t>
            </w:r>
          </w:p>
        </w:tc>
      </w:tr>
    </w:tbl>
    <w:p w14:paraId="00D41F4D" w14:textId="17BA0BAD" w:rsidR="00C645EE" w:rsidRDefault="00076D12" w:rsidP="005E766F">
      <w:pPr>
        <w:pStyle w:val="BodyText"/>
        <w:spacing w:line="240" w:lineRule="auto"/>
      </w:pPr>
      <w:r>
        <w:br/>
        <w:t xml:space="preserve">Results from training with the scaled conjugate training method </w:t>
      </w:r>
      <w:r w:rsidR="005E766F">
        <w:t xml:space="preserve">on a 10-layer NN </w:t>
      </w:r>
      <w:r w:rsidR="005E766F">
        <w:t xml:space="preserve">with 3 IMU inputs </w:t>
      </w:r>
      <w:r>
        <w:t xml:space="preserve">are shown in Tables </w:t>
      </w:r>
      <w:r w:rsidR="003744E0">
        <w:t>4.23 and 4.24.</w:t>
      </w:r>
    </w:p>
    <w:p w14:paraId="3008A607" w14:textId="59CDDC7D" w:rsidR="004A7D9B" w:rsidRDefault="004A7D9B" w:rsidP="004A7D9B">
      <w:pPr>
        <w:pStyle w:val="Caption"/>
      </w:pPr>
      <w:bookmarkStart w:id="213" w:name="_Toc146624415"/>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2</w:t>
      </w:r>
      <w:r w:rsidR="003744E0">
        <w:fldChar w:fldCharType="end"/>
      </w:r>
      <w:r>
        <w:t xml:space="preserve"> Scaled Conjugate </w:t>
      </w:r>
      <w:r w:rsidRPr="003456EF">
        <w:t xml:space="preserve">Training progress on 3 IMUs with </w:t>
      </w:r>
      <w:r>
        <w:t>10</w:t>
      </w:r>
      <w:r w:rsidRPr="003456EF">
        <w:t>-layer NN</w:t>
      </w:r>
      <w:bookmarkEnd w:id="213"/>
    </w:p>
    <w:tbl>
      <w:tblPr>
        <w:tblStyle w:val="TableGrid"/>
        <w:tblW w:w="0" w:type="auto"/>
        <w:tblLook w:val="04A0" w:firstRow="1" w:lastRow="0" w:firstColumn="1" w:lastColumn="0" w:noHBand="0" w:noVBand="1"/>
      </w:tblPr>
      <w:tblGrid>
        <w:gridCol w:w="2265"/>
        <w:gridCol w:w="2265"/>
        <w:gridCol w:w="2265"/>
        <w:gridCol w:w="2266"/>
      </w:tblGrid>
      <w:tr w:rsidR="00076D12" w14:paraId="63B51A5E" w14:textId="77777777" w:rsidTr="00D0191F">
        <w:tc>
          <w:tcPr>
            <w:tcW w:w="2265" w:type="dxa"/>
          </w:tcPr>
          <w:p w14:paraId="5ED5E9DE" w14:textId="77777777" w:rsidR="00076D12" w:rsidRDefault="00076D12" w:rsidP="00D0191F">
            <w:pPr>
              <w:jc w:val="center"/>
            </w:pPr>
            <w:r>
              <w:t>Unit</w:t>
            </w:r>
          </w:p>
        </w:tc>
        <w:tc>
          <w:tcPr>
            <w:tcW w:w="2265" w:type="dxa"/>
          </w:tcPr>
          <w:p w14:paraId="4F79D731" w14:textId="77777777" w:rsidR="00076D12" w:rsidRDefault="00076D12" w:rsidP="00D0191F">
            <w:pPr>
              <w:jc w:val="center"/>
            </w:pPr>
            <w:r>
              <w:t>Initial Value</w:t>
            </w:r>
          </w:p>
        </w:tc>
        <w:tc>
          <w:tcPr>
            <w:tcW w:w="2265" w:type="dxa"/>
          </w:tcPr>
          <w:p w14:paraId="10416213" w14:textId="77777777" w:rsidR="00076D12" w:rsidRDefault="00076D12" w:rsidP="00D0191F">
            <w:pPr>
              <w:jc w:val="center"/>
            </w:pPr>
            <w:r>
              <w:t>Stopped Value</w:t>
            </w:r>
          </w:p>
        </w:tc>
        <w:tc>
          <w:tcPr>
            <w:tcW w:w="2266" w:type="dxa"/>
          </w:tcPr>
          <w:p w14:paraId="375C1C43" w14:textId="77777777" w:rsidR="00076D12" w:rsidRDefault="00076D12" w:rsidP="00D0191F">
            <w:pPr>
              <w:jc w:val="center"/>
            </w:pPr>
            <w:r>
              <w:t>Target Value</w:t>
            </w:r>
          </w:p>
        </w:tc>
      </w:tr>
      <w:tr w:rsidR="00076D12" w14:paraId="477542F1" w14:textId="77777777" w:rsidTr="00D0191F">
        <w:tc>
          <w:tcPr>
            <w:tcW w:w="2265" w:type="dxa"/>
          </w:tcPr>
          <w:p w14:paraId="35C174CC" w14:textId="77777777" w:rsidR="00076D12" w:rsidRDefault="00076D12" w:rsidP="00D0191F">
            <w:pPr>
              <w:jc w:val="center"/>
            </w:pPr>
            <w:r>
              <w:lastRenderedPageBreak/>
              <w:t>Epoch</w:t>
            </w:r>
          </w:p>
        </w:tc>
        <w:tc>
          <w:tcPr>
            <w:tcW w:w="2265" w:type="dxa"/>
          </w:tcPr>
          <w:p w14:paraId="59AA781F" w14:textId="77777777" w:rsidR="00076D12" w:rsidRDefault="00076D12" w:rsidP="00D0191F">
            <w:pPr>
              <w:jc w:val="center"/>
            </w:pPr>
            <w:r>
              <w:t>0</w:t>
            </w:r>
          </w:p>
        </w:tc>
        <w:tc>
          <w:tcPr>
            <w:tcW w:w="2265" w:type="dxa"/>
          </w:tcPr>
          <w:p w14:paraId="7BCF1812" w14:textId="232B9748" w:rsidR="00076D12" w:rsidRDefault="00076D12" w:rsidP="00D0191F">
            <w:pPr>
              <w:jc w:val="center"/>
            </w:pPr>
            <w:r>
              <w:t>135</w:t>
            </w:r>
          </w:p>
        </w:tc>
        <w:tc>
          <w:tcPr>
            <w:tcW w:w="2266" w:type="dxa"/>
          </w:tcPr>
          <w:p w14:paraId="52DB706F" w14:textId="77777777" w:rsidR="00076D12" w:rsidRDefault="00076D12" w:rsidP="00D0191F">
            <w:pPr>
              <w:jc w:val="center"/>
            </w:pPr>
            <w:r>
              <w:t>1000</w:t>
            </w:r>
          </w:p>
        </w:tc>
      </w:tr>
      <w:tr w:rsidR="00076D12" w14:paraId="27868D57" w14:textId="77777777" w:rsidTr="00D0191F">
        <w:tc>
          <w:tcPr>
            <w:tcW w:w="2265" w:type="dxa"/>
          </w:tcPr>
          <w:p w14:paraId="7895F19D" w14:textId="77777777" w:rsidR="00076D12" w:rsidRDefault="00076D12" w:rsidP="00D0191F">
            <w:pPr>
              <w:jc w:val="center"/>
            </w:pPr>
            <w:r>
              <w:t>Elapsed Time</w:t>
            </w:r>
          </w:p>
        </w:tc>
        <w:tc>
          <w:tcPr>
            <w:tcW w:w="2265" w:type="dxa"/>
          </w:tcPr>
          <w:p w14:paraId="2B62FA9D" w14:textId="77777777" w:rsidR="00076D12" w:rsidRDefault="00076D12" w:rsidP="00D0191F">
            <w:pPr>
              <w:jc w:val="center"/>
            </w:pPr>
            <w:r>
              <w:t>-</w:t>
            </w:r>
          </w:p>
        </w:tc>
        <w:tc>
          <w:tcPr>
            <w:tcW w:w="2265" w:type="dxa"/>
          </w:tcPr>
          <w:p w14:paraId="0F352624" w14:textId="648589CC" w:rsidR="00076D12" w:rsidRDefault="00076D12" w:rsidP="00D0191F">
            <w:pPr>
              <w:jc w:val="center"/>
            </w:pPr>
            <w:r>
              <w:t>00:00:0</w:t>
            </w:r>
            <w:r>
              <w:t>0</w:t>
            </w:r>
          </w:p>
        </w:tc>
        <w:tc>
          <w:tcPr>
            <w:tcW w:w="2266" w:type="dxa"/>
          </w:tcPr>
          <w:p w14:paraId="0504E309" w14:textId="77777777" w:rsidR="00076D12" w:rsidRDefault="00076D12" w:rsidP="00D0191F">
            <w:pPr>
              <w:jc w:val="center"/>
            </w:pPr>
            <w:r>
              <w:t>-</w:t>
            </w:r>
          </w:p>
        </w:tc>
      </w:tr>
      <w:tr w:rsidR="00076D12" w14:paraId="69DE0EBE" w14:textId="77777777" w:rsidTr="00D0191F">
        <w:tc>
          <w:tcPr>
            <w:tcW w:w="2265" w:type="dxa"/>
          </w:tcPr>
          <w:p w14:paraId="6FE8F781" w14:textId="77777777" w:rsidR="00076D12" w:rsidRDefault="00076D12" w:rsidP="00D0191F">
            <w:pPr>
              <w:jc w:val="center"/>
            </w:pPr>
            <w:r>
              <w:t>Performance</w:t>
            </w:r>
          </w:p>
        </w:tc>
        <w:tc>
          <w:tcPr>
            <w:tcW w:w="2265" w:type="dxa"/>
          </w:tcPr>
          <w:p w14:paraId="576BF2D8" w14:textId="2E969314" w:rsidR="00076D12" w:rsidRDefault="00076D12" w:rsidP="00D0191F">
            <w:pPr>
              <w:jc w:val="center"/>
            </w:pPr>
            <w:r>
              <w:t>1.1</w:t>
            </w:r>
          </w:p>
        </w:tc>
        <w:tc>
          <w:tcPr>
            <w:tcW w:w="2265" w:type="dxa"/>
          </w:tcPr>
          <w:p w14:paraId="6350205C" w14:textId="39A95070" w:rsidR="00076D12" w:rsidRDefault="00076D12" w:rsidP="00D0191F">
            <w:pPr>
              <w:jc w:val="center"/>
            </w:pPr>
            <w:r>
              <w:t>0.0</w:t>
            </w:r>
            <w:r>
              <w:t>419</w:t>
            </w:r>
          </w:p>
        </w:tc>
        <w:tc>
          <w:tcPr>
            <w:tcW w:w="2266" w:type="dxa"/>
          </w:tcPr>
          <w:p w14:paraId="13F645BD" w14:textId="77777777" w:rsidR="00076D12" w:rsidRDefault="00076D12" w:rsidP="00D0191F">
            <w:pPr>
              <w:jc w:val="center"/>
            </w:pPr>
            <w:r>
              <w:t>0</w:t>
            </w:r>
          </w:p>
        </w:tc>
      </w:tr>
      <w:tr w:rsidR="00076D12" w14:paraId="6901CEE2" w14:textId="77777777" w:rsidTr="00D0191F">
        <w:tc>
          <w:tcPr>
            <w:tcW w:w="2265" w:type="dxa"/>
          </w:tcPr>
          <w:p w14:paraId="06E879E0" w14:textId="77777777" w:rsidR="00076D12" w:rsidRDefault="00076D12" w:rsidP="00D0191F">
            <w:pPr>
              <w:jc w:val="center"/>
            </w:pPr>
            <w:r>
              <w:t>Gradient</w:t>
            </w:r>
          </w:p>
        </w:tc>
        <w:tc>
          <w:tcPr>
            <w:tcW w:w="2265" w:type="dxa"/>
          </w:tcPr>
          <w:p w14:paraId="1F983A9A" w14:textId="3470874B" w:rsidR="00076D12" w:rsidRDefault="00076D12" w:rsidP="00D0191F">
            <w:pPr>
              <w:jc w:val="center"/>
            </w:pPr>
            <w:r>
              <w:t>2.7</w:t>
            </w:r>
          </w:p>
        </w:tc>
        <w:tc>
          <w:tcPr>
            <w:tcW w:w="2265" w:type="dxa"/>
          </w:tcPr>
          <w:p w14:paraId="2E0CF093" w14:textId="05D30C98" w:rsidR="00076D12" w:rsidRDefault="00076D12" w:rsidP="00D0191F">
            <w:pPr>
              <w:jc w:val="center"/>
            </w:pPr>
            <w:r>
              <w:t>0.0</w:t>
            </w:r>
            <w:r>
              <w:t>1</w:t>
            </w:r>
            <w:r>
              <w:t>0</w:t>
            </w:r>
            <w:r>
              <w:t>5</w:t>
            </w:r>
          </w:p>
        </w:tc>
        <w:tc>
          <w:tcPr>
            <w:tcW w:w="2266" w:type="dxa"/>
          </w:tcPr>
          <w:p w14:paraId="41760DF2" w14:textId="7261F3A3" w:rsidR="00076D12" w:rsidRDefault="00076D12" w:rsidP="00D0191F">
            <w:pPr>
              <w:jc w:val="center"/>
            </w:pPr>
            <w:r>
              <w:t>1e-0</w:t>
            </w:r>
            <w:r>
              <w:t>6</w:t>
            </w:r>
          </w:p>
        </w:tc>
      </w:tr>
      <w:tr w:rsidR="00076D12" w14:paraId="34021081" w14:textId="77777777" w:rsidTr="00D0191F">
        <w:tc>
          <w:tcPr>
            <w:tcW w:w="2265" w:type="dxa"/>
          </w:tcPr>
          <w:p w14:paraId="056AA95E" w14:textId="3C5B5B11" w:rsidR="00076D12" w:rsidRDefault="00076D12" w:rsidP="00D0191F">
            <w:pPr>
              <w:jc w:val="center"/>
            </w:pPr>
            <w:r>
              <w:t>Validation Checks</w:t>
            </w:r>
          </w:p>
        </w:tc>
        <w:tc>
          <w:tcPr>
            <w:tcW w:w="2265" w:type="dxa"/>
          </w:tcPr>
          <w:p w14:paraId="67F038E3" w14:textId="721D9E5B" w:rsidR="00076D12" w:rsidRDefault="00076D12" w:rsidP="00D0191F">
            <w:pPr>
              <w:jc w:val="center"/>
            </w:pPr>
            <w:r>
              <w:t>0</w:t>
            </w:r>
          </w:p>
        </w:tc>
        <w:tc>
          <w:tcPr>
            <w:tcW w:w="2265" w:type="dxa"/>
          </w:tcPr>
          <w:p w14:paraId="05C35015" w14:textId="41A37817" w:rsidR="00076D12" w:rsidRDefault="00076D12" w:rsidP="00D0191F">
            <w:pPr>
              <w:jc w:val="center"/>
            </w:pPr>
            <w:r>
              <w:t>6</w:t>
            </w:r>
          </w:p>
        </w:tc>
        <w:tc>
          <w:tcPr>
            <w:tcW w:w="2266" w:type="dxa"/>
          </w:tcPr>
          <w:p w14:paraId="30E3F385" w14:textId="19CC3FC6" w:rsidR="00076D12" w:rsidRDefault="00076D12" w:rsidP="00D0191F">
            <w:pPr>
              <w:jc w:val="center"/>
            </w:pPr>
            <w:r>
              <w:t>6</w:t>
            </w:r>
          </w:p>
        </w:tc>
      </w:tr>
    </w:tbl>
    <w:p w14:paraId="0B58B3D9" w14:textId="77777777" w:rsidR="00076D12" w:rsidRDefault="00076D12" w:rsidP="00076D12">
      <w:pPr>
        <w:pStyle w:val="BodyText"/>
      </w:pPr>
    </w:p>
    <w:p w14:paraId="4E422C14" w14:textId="2281684A" w:rsidR="004A7D9B" w:rsidRDefault="004A7D9B" w:rsidP="004A7D9B">
      <w:pPr>
        <w:pStyle w:val="Caption"/>
      </w:pPr>
      <w:bookmarkStart w:id="214" w:name="_Toc146624416"/>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3</w:t>
      </w:r>
      <w:r w:rsidR="003744E0">
        <w:fldChar w:fldCharType="end"/>
      </w:r>
      <w:r>
        <w:t xml:space="preserve"> </w:t>
      </w:r>
      <w:r w:rsidRPr="005011CA">
        <w:t xml:space="preserve">Scaled Conjugate Training </w:t>
      </w:r>
      <w:r>
        <w:t>results</w:t>
      </w:r>
      <w:r w:rsidRPr="005011CA">
        <w:t xml:space="preserve"> on 3 IMUs with 10-layer NN</w:t>
      </w:r>
      <w:bookmarkEnd w:id="214"/>
    </w:p>
    <w:tbl>
      <w:tblPr>
        <w:tblStyle w:val="TableGrid"/>
        <w:tblW w:w="0" w:type="auto"/>
        <w:tblLook w:val="04A0" w:firstRow="1" w:lastRow="0" w:firstColumn="1" w:lastColumn="0" w:noHBand="0" w:noVBand="1"/>
      </w:tblPr>
      <w:tblGrid>
        <w:gridCol w:w="2265"/>
        <w:gridCol w:w="2265"/>
        <w:gridCol w:w="2265"/>
        <w:gridCol w:w="2266"/>
      </w:tblGrid>
      <w:tr w:rsidR="00076D12" w14:paraId="196D17F7" w14:textId="77777777" w:rsidTr="00D0191F">
        <w:tc>
          <w:tcPr>
            <w:tcW w:w="2265" w:type="dxa"/>
          </w:tcPr>
          <w:p w14:paraId="64F835B7" w14:textId="77777777" w:rsidR="00076D12" w:rsidRDefault="00076D12" w:rsidP="00D0191F">
            <w:pPr>
              <w:jc w:val="center"/>
            </w:pPr>
          </w:p>
        </w:tc>
        <w:tc>
          <w:tcPr>
            <w:tcW w:w="2265" w:type="dxa"/>
          </w:tcPr>
          <w:p w14:paraId="21319BED" w14:textId="77777777" w:rsidR="00076D12" w:rsidRDefault="00076D12" w:rsidP="00D0191F">
            <w:pPr>
              <w:jc w:val="center"/>
            </w:pPr>
            <w:r>
              <w:t>Observations</w:t>
            </w:r>
          </w:p>
        </w:tc>
        <w:tc>
          <w:tcPr>
            <w:tcW w:w="2265" w:type="dxa"/>
          </w:tcPr>
          <w:p w14:paraId="0737A2E6" w14:textId="77777777" w:rsidR="00076D12" w:rsidRDefault="00076D12" w:rsidP="00D0191F">
            <w:pPr>
              <w:jc w:val="center"/>
            </w:pPr>
            <w:r>
              <w:t>MSE</w:t>
            </w:r>
          </w:p>
        </w:tc>
        <w:tc>
          <w:tcPr>
            <w:tcW w:w="2266" w:type="dxa"/>
          </w:tcPr>
          <w:p w14:paraId="7C711630" w14:textId="77777777" w:rsidR="00076D12" w:rsidRDefault="00076D12" w:rsidP="00D0191F">
            <w:pPr>
              <w:jc w:val="center"/>
            </w:pPr>
            <w:r>
              <w:t>R</w:t>
            </w:r>
          </w:p>
        </w:tc>
      </w:tr>
      <w:tr w:rsidR="00076D12" w14:paraId="444BC0C4" w14:textId="77777777" w:rsidTr="00D0191F">
        <w:tc>
          <w:tcPr>
            <w:tcW w:w="2265" w:type="dxa"/>
          </w:tcPr>
          <w:p w14:paraId="093D2132" w14:textId="77777777" w:rsidR="00076D12" w:rsidRDefault="00076D12" w:rsidP="00D0191F">
            <w:pPr>
              <w:jc w:val="center"/>
            </w:pPr>
            <w:r>
              <w:t>Training</w:t>
            </w:r>
          </w:p>
        </w:tc>
        <w:tc>
          <w:tcPr>
            <w:tcW w:w="2265" w:type="dxa"/>
          </w:tcPr>
          <w:p w14:paraId="092F3310" w14:textId="773BCFC3" w:rsidR="00076D12" w:rsidRDefault="00076D12" w:rsidP="00D0191F">
            <w:pPr>
              <w:jc w:val="center"/>
            </w:pPr>
            <w:r>
              <w:t>3499</w:t>
            </w:r>
          </w:p>
        </w:tc>
        <w:tc>
          <w:tcPr>
            <w:tcW w:w="2265" w:type="dxa"/>
          </w:tcPr>
          <w:p w14:paraId="72C6B39E" w14:textId="4678E5E2" w:rsidR="00076D12" w:rsidRDefault="00076D12" w:rsidP="00D0191F">
            <w:pPr>
              <w:jc w:val="center"/>
            </w:pPr>
            <w:r>
              <w:t>0.0420</w:t>
            </w:r>
          </w:p>
        </w:tc>
        <w:tc>
          <w:tcPr>
            <w:tcW w:w="2266" w:type="dxa"/>
          </w:tcPr>
          <w:p w14:paraId="4BE5A730" w14:textId="7C5730F3" w:rsidR="00076D12" w:rsidRDefault="00076D12" w:rsidP="00D0191F">
            <w:pPr>
              <w:jc w:val="center"/>
            </w:pPr>
            <w:r>
              <w:t>0.9</w:t>
            </w:r>
            <w:r>
              <w:t>239</w:t>
            </w:r>
          </w:p>
        </w:tc>
      </w:tr>
      <w:tr w:rsidR="00076D12" w14:paraId="347E6FA3" w14:textId="77777777" w:rsidTr="00D0191F">
        <w:tc>
          <w:tcPr>
            <w:tcW w:w="2265" w:type="dxa"/>
          </w:tcPr>
          <w:p w14:paraId="292F015C" w14:textId="77777777" w:rsidR="00076D12" w:rsidRDefault="00076D12" w:rsidP="00D0191F">
            <w:pPr>
              <w:jc w:val="center"/>
            </w:pPr>
            <w:r>
              <w:t>Validation</w:t>
            </w:r>
          </w:p>
        </w:tc>
        <w:tc>
          <w:tcPr>
            <w:tcW w:w="2265" w:type="dxa"/>
          </w:tcPr>
          <w:p w14:paraId="0B53FE51" w14:textId="4EDC0650" w:rsidR="00076D12" w:rsidRDefault="00076D12" w:rsidP="00D0191F">
            <w:pPr>
              <w:jc w:val="center"/>
            </w:pPr>
            <w:r>
              <w:t>750</w:t>
            </w:r>
          </w:p>
        </w:tc>
        <w:tc>
          <w:tcPr>
            <w:tcW w:w="2265" w:type="dxa"/>
          </w:tcPr>
          <w:p w14:paraId="30501F60" w14:textId="51726E3F" w:rsidR="00076D12" w:rsidRDefault="00076D12" w:rsidP="00D0191F">
            <w:pPr>
              <w:jc w:val="center"/>
            </w:pPr>
            <w:r>
              <w:t>0.0403</w:t>
            </w:r>
          </w:p>
        </w:tc>
        <w:tc>
          <w:tcPr>
            <w:tcW w:w="2266" w:type="dxa"/>
          </w:tcPr>
          <w:p w14:paraId="0CD07753" w14:textId="163D9E24" w:rsidR="00076D12" w:rsidRDefault="00076D12" w:rsidP="00D0191F">
            <w:pPr>
              <w:jc w:val="center"/>
            </w:pPr>
            <w:r>
              <w:t>0.9332</w:t>
            </w:r>
          </w:p>
        </w:tc>
      </w:tr>
      <w:tr w:rsidR="00076D12" w14:paraId="28F31FD2" w14:textId="77777777" w:rsidTr="00D0191F">
        <w:tc>
          <w:tcPr>
            <w:tcW w:w="2265" w:type="dxa"/>
          </w:tcPr>
          <w:p w14:paraId="718D9ACD" w14:textId="77777777" w:rsidR="00076D12" w:rsidRDefault="00076D12" w:rsidP="00D0191F">
            <w:pPr>
              <w:jc w:val="center"/>
            </w:pPr>
            <w:r>
              <w:t>Test</w:t>
            </w:r>
          </w:p>
        </w:tc>
        <w:tc>
          <w:tcPr>
            <w:tcW w:w="2265" w:type="dxa"/>
          </w:tcPr>
          <w:p w14:paraId="60789B76" w14:textId="77777777" w:rsidR="00076D12" w:rsidRDefault="00076D12" w:rsidP="00D0191F">
            <w:pPr>
              <w:jc w:val="center"/>
            </w:pPr>
            <w:r>
              <w:t>750</w:t>
            </w:r>
          </w:p>
        </w:tc>
        <w:tc>
          <w:tcPr>
            <w:tcW w:w="2265" w:type="dxa"/>
          </w:tcPr>
          <w:p w14:paraId="0DF0FAC7" w14:textId="6AB5A477" w:rsidR="00076D12" w:rsidRDefault="00076D12" w:rsidP="00D0191F">
            <w:pPr>
              <w:jc w:val="center"/>
            </w:pPr>
            <w:r>
              <w:t>0.0</w:t>
            </w:r>
            <w:r>
              <w:t>505</w:t>
            </w:r>
          </w:p>
        </w:tc>
        <w:tc>
          <w:tcPr>
            <w:tcW w:w="2266" w:type="dxa"/>
          </w:tcPr>
          <w:p w14:paraId="70D14FE6" w14:textId="1D05C364" w:rsidR="00076D12" w:rsidRDefault="00076D12" w:rsidP="00D0191F">
            <w:pPr>
              <w:jc w:val="center"/>
            </w:pPr>
            <w:r>
              <w:t>0.9126</w:t>
            </w:r>
          </w:p>
        </w:tc>
      </w:tr>
    </w:tbl>
    <w:p w14:paraId="3D3C1699" w14:textId="180B71CE" w:rsidR="005E766F" w:rsidRDefault="005E766F" w:rsidP="005E766F">
      <w:pPr>
        <w:pStyle w:val="BodyText"/>
        <w:spacing w:line="240" w:lineRule="auto"/>
      </w:pPr>
      <w:r>
        <w:br/>
      </w:r>
      <w:r>
        <w:t xml:space="preserve">Results from training with the scaled conjugate training method on a </w:t>
      </w:r>
      <w:r>
        <w:t>5</w:t>
      </w:r>
      <w:r>
        <w:t xml:space="preserve">-layer NN </w:t>
      </w:r>
      <w:r>
        <w:t xml:space="preserve">with 3 IMU inputs </w:t>
      </w:r>
      <w:r>
        <w:t xml:space="preserve">are shown in Tables </w:t>
      </w:r>
      <w:r w:rsidR="003744E0">
        <w:t>4.24 and 4.25.</w:t>
      </w:r>
    </w:p>
    <w:p w14:paraId="0FC3BFA6" w14:textId="07D1CD51" w:rsidR="004A7D9B" w:rsidRDefault="004A7D9B" w:rsidP="004A7D9B">
      <w:pPr>
        <w:pStyle w:val="Caption"/>
      </w:pPr>
      <w:bookmarkStart w:id="215" w:name="_Toc146624417"/>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4</w:t>
      </w:r>
      <w:r w:rsidR="003744E0">
        <w:fldChar w:fldCharType="end"/>
      </w:r>
      <w:r>
        <w:t xml:space="preserve"> </w:t>
      </w:r>
      <w:r w:rsidRPr="00714E16">
        <w:t xml:space="preserve">Scaled Conjugate Training progress on 3 IMUs with </w:t>
      </w:r>
      <w:r>
        <w:t>5</w:t>
      </w:r>
      <w:r w:rsidRPr="00714E16">
        <w:t>-layer NN</w:t>
      </w:r>
      <w:bookmarkEnd w:id="215"/>
    </w:p>
    <w:tbl>
      <w:tblPr>
        <w:tblStyle w:val="TableGrid"/>
        <w:tblW w:w="0" w:type="auto"/>
        <w:tblLook w:val="04A0" w:firstRow="1" w:lastRow="0" w:firstColumn="1" w:lastColumn="0" w:noHBand="0" w:noVBand="1"/>
      </w:tblPr>
      <w:tblGrid>
        <w:gridCol w:w="2265"/>
        <w:gridCol w:w="2265"/>
        <w:gridCol w:w="2265"/>
        <w:gridCol w:w="2266"/>
      </w:tblGrid>
      <w:tr w:rsidR="005E766F" w14:paraId="38DC95A5" w14:textId="77777777" w:rsidTr="00D0191F">
        <w:tc>
          <w:tcPr>
            <w:tcW w:w="2265" w:type="dxa"/>
          </w:tcPr>
          <w:p w14:paraId="453BB589" w14:textId="77777777" w:rsidR="005E766F" w:rsidRDefault="005E766F" w:rsidP="00D0191F">
            <w:pPr>
              <w:jc w:val="center"/>
            </w:pPr>
            <w:r>
              <w:t>Unit</w:t>
            </w:r>
          </w:p>
        </w:tc>
        <w:tc>
          <w:tcPr>
            <w:tcW w:w="2265" w:type="dxa"/>
          </w:tcPr>
          <w:p w14:paraId="1EB02D53" w14:textId="77777777" w:rsidR="005E766F" w:rsidRDefault="005E766F" w:rsidP="00D0191F">
            <w:pPr>
              <w:jc w:val="center"/>
            </w:pPr>
            <w:r>
              <w:t>Initial Value</w:t>
            </w:r>
          </w:p>
        </w:tc>
        <w:tc>
          <w:tcPr>
            <w:tcW w:w="2265" w:type="dxa"/>
          </w:tcPr>
          <w:p w14:paraId="67C799D9" w14:textId="77777777" w:rsidR="005E766F" w:rsidRDefault="005E766F" w:rsidP="00D0191F">
            <w:pPr>
              <w:jc w:val="center"/>
            </w:pPr>
            <w:r>
              <w:t>Stopped Value</w:t>
            </w:r>
          </w:p>
        </w:tc>
        <w:tc>
          <w:tcPr>
            <w:tcW w:w="2266" w:type="dxa"/>
          </w:tcPr>
          <w:p w14:paraId="6F660BB8" w14:textId="77777777" w:rsidR="005E766F" w:rsidRDefault="005E766F" w:rsidP="00D0191F">
            <w:pPr>
              <w:jc w:val="center"/>
            </w:pPr>
            <w:r>
              <w:t>Target Value</w:t>
            </w:r>
          </w:p>
        </w:tc>
      </w:tr>
      <w:tr w:rsidR="005E766F" w14:paraId="687E991A" w14:textId="77777777" w:rsidTr="00D0191F">
        <w:tc>
          <w:tcPr>
            <w:tcW w:w="2265" w:type="dxa"/>
          </w:tcPr>
          <w:p w14:paraId="0165A1E7" w14:textId="77777777" w:rsidR="005E766F" w:rsidRDefault="005E766F" w:rsidP="00D0191F">
            <w:pPr>
              <w:jc w:val="center"/>
            </w:pPr>
            <w:r>
              <w:t>Epoch</w:t>
            </w:r>
          </w:p>
        </w:tc>
        <w:tc>
          <w:tcPr>
            <w:tcW w:w="2265" w:type="dxa"/>
          </w:tcPr>
          <w:p w14:paraId="3300CEEB" w14:textId="77777777" w:rsidR="005E766F" w:rsidRDefault="005E766F" w:rsidP="00D0191F">
            <w:pPr>
              <w:jc w:val="center"/>
            </w:pPr>
            <w:r>
              <w:t>0</w:t>
            </w:r>
          </w:p>
        </w:tc>
        <w:tc>
          <w:tcPr>
            <w:tcW w:w="2265" w:type="dxa"/>
          </w:tcPr>
          <w:p w14:paraId="410EE976" w14:textId="5AF9F21C" w:rsidR="005E766F" w:rsidRDefault="005E766F" w:rsidP="00D0191F">
            <w:pPr>
              <w:jc w:val="center"/>
            </w:pPr>
            <w:r>
              <w:t>58</w:t>
            </w:r>
          </w:p>
        </w:tc>
        <w:tc>
          <w:tcPr>
            <w:tcW w:w="2266" w:type="dxa"/>
          </w:tcPr>
          <w:p w14:paraId="741F1BE8" w14:textId="77777777" w:rsidR="005E766F" w:rsidRDefault="005E766F" w:rsidP="00D0191F">
            <w:pPr>
              <w:jc w:val="center"/>
            </w:pPr>
            <w:r>
              <w:t>1000</w:t>
            </w:r>
          </w:p>
        </w:tc>
      </w:tr>
      <w:tr w:rsidR="005E766F" w14:paraId="0C58D787" w14:textId="77777777" w:rsidTr="00D0191F">
        <w:tc>
          <w:tcPr>
            <w:tcW w:w="2265" w:type="dxa"/>
          </w:tcPr>
          <w:p w14:paraId="5BC4642B" w14:textId="77777777" w:rsidR="005E766F" w:rsidRDefault="005E766F" w:rsidP="00D0191F">
            <w:pPr>
              <w:jc w:val="center"/>
            </w:pPr>
            <w:r>
              <w:t>Elapsed Time</w:t>
            </w:r>
          </w:p>
        </w:tc>
        <w:tc>
          <w:tcPr>
            <w:tcW w:w="2265" w:type="dxa"/>
          </w:tcPr>
          <w:p w14:paraId="1843AAC7" w14:textId="77777777" w:rsidR="005E766F" w:rsidRDefault="005E766F" w:rsidP="00D0191F">
            <w:pPr>
              <w:jc w:val="center"/>
            </w:pPr>
            <w:r>
              <w:t>-</w:t>
            </w:r>
          </w:p>
        </w:tc>
        <w:tc>
          <w:tcPr>
            <w:tcW w:w="2265" w:type="dxa"/>
          </w:tcPr>
          <w:p w14:paraId="76FB5002" w14:textId="77777777" w:rsidR="005E766F" w:rsidRDefault="005E766F" w:rsidP="00D0191F">
            <w:pPr>
              <w:jc w:val="center"/>
            </w:pPr>
            <w:r>
              <w:t>00:00:00</w:t>
            </w:r>
          </w:p>
        </w:tc>
        <w:tc>
          <w:tcPr>
            <w:tcW w:w="2266" w:type="dxa"/>
          </w:tcPr>
          <w:p w14:paraId="22395404" w14:textId="77777777" w:rsidR="005E766F" w:rsidRDefault="005E766F" w:rsidP="00D0191F">
            <w:pPr>
              <w:jc w:val="center"/>
            </w:pPr>
            <w:r>
              <w:t>-</w:t>
            </w:r>
          </w:p>
        </w:tc>
      </w:tr>
      <w:tr w:rsidR="005E766F" w14:paraId="57EF292E" w14:textId="77777777" w:rsidTr="00D0191F">
        <w:tc>
          <w:tcPr>
            <w:tcW w:w="2265" w:type="dxa"/>
          </w:tcPr>
          <w:p w14:paraId="475100C1" w14:textId="77777777" w:rsidR="005E766F" w:rsidRDefault="005E766F" w:rsidP="00D0191F">
            <w:pPr>
              <w:jc w:val="center"/>
            </w:pPr>
            <w:r>
              <w:t>Performance</w:t>
            </w:r>
          </w:p>
        </w:tc>
        <w:tc>
          <w:tcPr>
            <w:tcW w:w="2265" w:type="dxa"/>
          </w:tcPr>
          <w:p w14:paraId="0996B41F" w14:textId="4973C39F" w:rsidR="005E766F" w:rsidRDefault="005E766F" w:rsidP="00D0191F">
            <w:pPr>
              <w:jc w:val="center"/>
            </w:pPr>
            <w:r>
              <w:t>1.</w:t>
            </w:r>
            <w:r>
              <w:t>43</w:t>
            </w:r>
          </w:p>
        </w:tc>
        <w:tc>
          <w:tcPr>
            <w:tcW w:w="2265" w:type="dxa"/>
          </w:tcPr>
          <w:p w14:paraId="7588D217" w14:textId="6253D322" w:rsidR="005E766F" w:rsidRDefault="005E766F" w:rsidP="00D0191F">
            <w:pPr>
              <w:jc w:val="center"/>
            </w:pPr>
            <w:r>
              <w:t>0.04</w:t>
            </w:r>
            <w:r>
              <w:t>46</w:t>
            </w:r>
          </w:p>
        </w:tc>
        <w:tc>
          <w:tcPr>
            <w:tcW w:w="2266" w:type="dxa"/>
          </w:tcPr>
          <w:p w14:paraId="1CF0AB7A" w14:textId="77777777" w:rsidR="005E766F" w:rsidRDefault="005E766F" w:rsidP="00D0191F">
            <w:pPr>
              <w:jc w:val="center"/>
            </w:pPr>
            <w:r>
              <w:t>0</w:t>
            </w:r>
          </w:p>
        </w:tc>
      </w:tr>
      <w:tr w:rsidR="005E766F" w14:paraId="2CBFC1FA" w14:textId="77777777" w:rsidTr="00D0191F">
        <w:tc>
          <w:tcPr>
            <w:tcW w:w="2265" w:type="dxa"/>
          </w:tcPr>
          <w:p w14:paraId="0D0BBCF4" w14:textId="77777777" w:rsidR="005E766F" w:rsidRDefault="005E766F" w:rsidP="00D0191F">
            <w:pPr>
              <w:jc w:val="center"/>
            </w:pPr>
            <w:r>
              <w:t>Gradient</w:t>
            </w:r>
          </w:p>
        </w:tc>
        <w:tc>
          <w:tcPr>
            <w:tcW w:w="2265" w:type="dxa"/>
          </w:tcPr>
          <w:p w14:paraId="165C9E0E" w14:textId="79247D8E" w:rsidR="005E766F" w:rsidRDefault="005E766F" w:rsidP="00D0191F">
            <w:pPr>
              <w:jc w:val="center"/>
            </w:pPr>
            <w:r>
              <w:t>2.7</w:t>
            </w:r>
            <w:r>
              <w:t>2</w:t>
            </w:r>
          </w:p>
        </w:tc>
        <w:tc>
          <w:tcPr>
            <w:tcW w:w="2265" w:type="dxa"/>
          </w:tcPr>
          <w:p w14:paraId="7A284883" w14:textId="76191557" w:rsidR="005E766F" w:rsidRDefault="005E766F" w:rsidP="00D0191F">
            <w:pPr>
              <w:jc w:val="center"/>
            </w:pPr>
            <w:r>
              <w:t>0.0</w:t>
            </w:r>
            <w:r>
              <w:t>0934</w:t>
            </w:r>
          </w:p>
        </w:tc>
        <w:tc>
          <w:tcPr>
            <w:tcW w:w="2266" w:type="dxa"/>
          </w:tcPr>
          <w:p w14:paraId="7672CA17" w14:textId="77777777" w:rsidR="005E766F" w:rsidRDefault="005E766F" w:rsidP="00D0191F">
            <w:pPr>
              <w:jc w:val="center"/>
            </w:pPr>
            <w:r>
              <w:t>1e-06</w:t>
            </w:r>
          </w:p>
        </w:tc>
      </w:tr>
      <w:tr w:rsidR="005E766F" w14:paraId="56CEC7F6" w14:textId="77777777" w:rsidTr="00D0191F">
        <w:tc>
          <w:tcPr>
            <w:tcW w:w="2265" w:type="dxa"/>
          </w:tcPr>
          <w:p w14:paraId="538163C5" w14:textId="77777777" w:rsidR="005E766F" w:rsidRDefault="005E766F" w:rsidP="00D0191F">
            <w:pPr>
              <w:jc w:val="center"/>
            </w:pPr>
            <w:r>
              <w:t>Validation Checks</w:t>
            </w:r>
          </w:p>
        </w:tc>
        <w:tc>
          <w:tcPr>
            <w:tcW w:w="2265" w:type="dxa"/>
          </w:tcPr>
          <w:p w14:paraId="25DD4F24" w14:textId="77777777" w:rsidR="005E766F" w:rsidRDefault="005E766F" w:rsidP="00D0191F">
            <w:pPr>
              <w:jc w:val="center"/>
            </w:pPr>
            <w:r>
              <w:t>0</w:t>
            </w:r>
          </w:p>
        </w:tc>
        <w:tc>
          <w:tcPr>
            <w:tcW w:w="2265" w:type="dxa"/>
          </w:tcPr>
          <w:p w14:paraId="3631D200" w14:textId="77777777" w:rsidR="005E766F" w:rsidRDefault="005E766F" w:rsidP="00D0191F">
            <w:pPr>
              <w:jc w:val="center"/>
            </w:pPr>
            <w:r>
              <w:t>6</w:t>
            </w:r>
          </w:p>
        </w:tc>
        <w:tc>
          <w:tcPr>
            <w:tcW w:w="2266" w:type="dxa"/>
          </w:tcPr>
          <w:p w14:paraId="30520D23" w14:textId="77777777" w:rsidR="005E766F" w:rsidRDefault="005E766F" w:rsidP="00D0191F">
            <w:pPr>
              <w:jc w:val="center"/>
            </w:pPr>
            <w:r>
              <w:t>6</w:t>
            </w:r>
          </w:p>
        </w:tc>
      </w:tr>
    </w:tbl>
    <w:p w14:paraId="55DA16CF" w14:textId="32DAC47F" w:rsidR="005E766F" w:rsidRDefault="004A7D9B" w:rsidP="004A7D9B">
      <w:pPr>
        <w:pStyle w:val="Caption"/>
      </w:pPr>
      <w:r>
        <w:br/>
      </w:r>
      <w:bookmarkStart w:id="216" w:name="_Toc146624418"/>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5</w:t>
      </w:r>
      <w:r w:rsidR="003744E0">
        <w:fldChar w:fldCharType="end"/>
      </w:r>
      <w:r>
        <w:t xml:space="preserve"> </w:t>
      </w:r>
      <w:r w:rsidRPr="00081607">
        <w:t xml:space="preserve">Scaled Conjugate Training </w:t>
      </w:r>
      <w:r>
        <w:t>results</w:t>
      </w:r>
      <w:r w:rsidRPr="00081607">
        <w:t xml:space="preserve"> on 3 IMUs with 5-layer NN</w:t>
      </w:r>
      <w:bookmarkEnd w:id="216"/>
    </w:p>
    <w:tbl>
      <w:tblPr>
        <w:tblStyle w:val="TableGrid"/>
        <w:tblW w:w="0" w:type="auto"/>
        <w:tblLook w:val="04A0" w:firstRow="1" w:lastRow="0" w:firstColumn="1" w:lastColumn="0" w:noHBand="0" w:noVBand="1"/>
      </w:tblPr>
      <w:tblGrid>
        <w:gridCol w:w="2265"/>
        <w:gridCol w:w="2265"/>
        <w:gridCol w:w="2265"/>
        <w:gridCol w:w="2266"/>
      </w:tblGrid>
      <w:tr w:rsidR="005E766F" w14:paraId="2CAECB58" w14:textId="77777777" w:rsidTr="00D0191F">
        <w:tc>
          <w:tcPr>
            <w:tcW w:w="2265" w:type="dxa"/>
          </w:tcPr>
          <w:p w14:paraId="2AA9F95D" w14:textId="77777777" w:rsidR="005E766F" w:rsidRDefault="005E766F" w:rsidP="00D0191F">
            <w:pPr>
              <w:jc w:val="center"/>
            </w:pPr>
          </w:p>
        </w:tc>
        <w:tc>
          <w:tcPr>
            <w:tcW w:w="2265" w:type="dxa"/>
          </w:tcPr>
          <w:p w14:paraId="55D0296B" w14:textId="77777777" w:rsidR="005E766F" w:rsidRDefault="005E766F" w:rsidP="00D0191F">
            <w:pPr>
              <w:jc w:val="center"/>
            </w:pPr>
            <w:r>
              <w:t>Observations</w:t>
            </w:r>
          </w:p>
        </w:tc>
        <w:tc>
          <w:tcPr>
            <w:tcW w:w="2265" w:type="dxa"/>
          </w:tcPr>
          <w:p w14:paraId="2DD1D666" w14:textId="77777777" w:rsidR="005E766F" w:rsidRDefault="005E766F" w:rsidP="00D0191F">
            <w:pPr>
              <w:jc w:val="center"/>
            </w:pPr>
            <w:r>
              <w:t>MSE</w:t>
            </w:r>
          </w:p>
        </w:tc>
        <w:tc>
          <w:tcPr>
            <w:tcW w:w="2266" w:type="dxa"/>
          </w:tcPr>
          <w:p w14:paraId="661AC970" w14:textId="77777777" w:rsidR="005E766F" w:rsidRDefault="005E766F" w:rsidP="00D0191F">
            <w:pPr>
              <w:jc w:val="center"/>
            </w:pPr>
            <w:r>
              <w:t>R</w:t>
            </w:r>
          </w:p>
        </w:tc>
      </w:tr>
      <w:tr w:rsidR="005E766F" w14:paraId="51C71E43" w14:textId="77777777" w:rsidTr="00D0191F">
        <w:tc>
          <w:tcPr>
            <w:tcW w:w="2265" w:type="dxa"/>
          </w:tcPr>
          <w:p w14:paraId="48BBB9E6" w14:textId="77777777" w:rsidR="005E766F" w:rsidRDefault="005E766F" w:rsidP="00D0191F">
            <w:pPr>
              <w:jc w:val="center"/>
            </w:pPr>
            <w:r>
              <w:t>Training</w:t>
            </w:r>
          </w:p>
        </w:tc>
        <w:tc>
          <w:tcPr>
            <w:tcW w:w="2265" w:type="dxa"/>
          </w:tcPr>
          <w:p w14:paraId="64D7789B" w14:textId="77777777" w:rsidR="005E766F" w:rsidRDefault="005E766F" w:rsidP="00D0191F">
            <w:pPr>
              <w:jc w:val="center"/>
            </w:pPr>
            <w:r>
              <w:t>3499</w:t>
            </w:r>
          </w:p>
        </w:tc>
        <w:tc>
          <w:tcPr>
            <w:tcW w:w="2265" w:type="dxa"/>
          </w:tcPr>
          <w:p w14:paraId="393ABA29" w14:textId="41AAB5AD" w:rsidR="005E766F" w:rsidRDefault="005E766F" w:rsidP="00D0191F">
            <w:pPr>
              <w:jc w:val="center"/>
            </w:pPr>
            <w:r>
              <w:t>0.04</w:t>
            </w:r>
            <w:r>
              <w:t>49</w:t>
            </w:r>
          </w:p>
        </w:tc>
        <w:tc>
          <w:tcPr>
            <w:tcW w:w="2266" w:type="dxa"/>
          </w:tcPr>
          <w:p w14:paraId="1D04874C" w14:textId="057D1DEA" w:rsidR="005E766F" w:rsidRDefault="005E766F" w:rsidP="00D0191F">
            <w:pPr>
              <w:jc w:val="center"/>
            </w:pPr>
            <w:r>
              <w:t>0.92</w:t>
            </w:r>
            <w:r>
              <w:t>17</w:t>
            </w:r>
          </w:p>
        </w:tc>
      </w:tr>
      <w:tr w:rsidR="005E766F" w14:paraId="24563717" w14:textId="77777777" w:rsidTr="00D0191F">
        <w:tc>
          <w:tcPr>
            <w:tcW w:w="2265" w:type="dxa"/>
          </w:tcPr>
          <w:p w14:paraId="5EE0DE42" w14:textId="77777777" w:rsidR="005E766F" w:rsidRDefault="005E766F" w:rsidP="00D0191F">
            <w:pPr>
              <w:jc w:val="center"/>
            </w:pPr>
            <w:r>
              <w:t>Validation</w:t>
            </w:r>
          </w:p>
        </w:tc>
        <w:tc>
          <w:tcPr>
            <w:tcW w:w="2265" w:type="dxa"/>
          </w:tcPr>
          <w:p w14:paraId="73BB75B8" w14:textId="77777777" w:rsidR="005E766F" w:rsidRDefault="005E766F" w:rsidP="00D0191F">
            <w:pPr>
              <w:jc w:val="center"/>
            </w:pPr>
            <w:r>
              <w:t>750</w:t>
            </w:r>
          </w:p>
        </w:tc>
        <w:tc>
          <w:tcPr>
            <w:tcW w:w="2265" w:type="dxa"/>
          </w:tcPr>
          <w:p w14:paraId="79A01BB0" w14:textId="44F58CF8" w:rsidR="005E766F" w:rsidRDefault="005E766F" w:rsidP="00D0191F">
            <w:pPr>
              <w:jc w:val="center"/>
            </w:pPr>
            <w:r>
              <w:t>0.04</w:t>
            </w:r>
            <w:r>
              <w:t>66</w:t>
            </w:r>
          </w:p>
        </w:tc>
        <w:tc>
          <w:tcPr>
            <w:tcW w:w="2266" w:type="dxa"/>
          </w:tcPr>
          <w:p w14:paraId="0E5314EB" w14:textId="600C27CE" w:rsidR="005E766F" w:rsidRDefault="005E766F" w:rsidP="00D0191F">
            <w:pPr>
              <w:jc w:val="center"/>
            </w:pPr>
            <w:r>
              <w:t>0.9</w:t>
            </w:r>
            <w:r>
              <w:t>138</w:t>
            </w:r>
          </w:p>
        </w:tc>
      </w:tr>
      <w:tr w:rsidR="005E766F" w14:paraId="57FB6F9B" w14:textId="77777777" w:rsidTr="00D0191F">
        <w:tc>
          <w:tcPr>
            <w:tcW w:w="2265" w:type="dxa"/>
          </w:tcPr>
          <w:p w14:paraId="1A8C3E48" w14:textId="77777777" w:rsidR="005E766F" w:rsidRDefault="005E766F" w:rsidP="00D0191F">
            <w:pPr>
              <w:jc w:val="center"/>
            </w:pPr>
            <w:r>
              <w:t>Test</w:t>
            </w:r>
          </w:p>
        </w:tc>
        <w:tc>
          <w:tcPr>
            <w:tcW w:w="2265" w:type="dxa"/>
          </w:tcPr>
          <w:p w14:paraId="113E0A3B" w14:textId="77777777" w:rsidR="005E766F" w:rsidRDefault="005E766F" w:rsidP="00D0191F">
            <w:pPr>
              <w:jc w:val="center"/>
            </w:pPr>
            <w:r>
              <w:t>750</w:t>
            </w:r>
          </w:p>
        </w:tc>
        <w:tc>
          <w:tcPr>
            <w:tcW w:w="2265" w:type="dxa"/>
          </w:tcPr>
          <w:p w14:paraId="141B2425" w14:textId="23F21DBB" w:rsidR="005E766F" w:rsidRDefault="005E766F" w:rsidP="00D0191F">
            <w:pPr>
              <w:jc w:val="center"/>
            </w:pPr>
            <w:r>
              <w:t>0.0</w:t>
            </w:r>
            <w:r>
              <w:t>437</w:t>
            </w:r>
          </w:p>
        </w:tc>
        <w:tc>
          <w:tcPr>
            <w:tcW w:w="2266" w:type="dxa"/>
          </w:tcPr>
          <w:p w14:paraId="70466772" w14:textId="760544F6" w:rsidR="005E766F" w:rsidRDefault="005E766F" w:rsidP="00D0191F">
            <w:pPr>
              <w:jc w:val="center"/>
            </w:pPr>
            <w:r>
              <w:t>0.91</w:t>
            </w:r>
            <w:r>
              <w:t>93</w:t>
            </w:r>
          </w:p>
        </w:tc>
      </w:tr>
    </w:tbl>
    <w:p w14:paraId="758405D2" w14:textId="132174FE" w:rsidR="00076D12" w:rsidRPr="00C645EE" w:rsidRDefault="002955F3" w:rsidP="00C645EE">
      <w:pPr>
        <w:pStyle w:val="BodyText"/>
      </w:pPr>
      <w:r>
        <w:br/>
      </w:r>
    </w:p>
    <w:p w14:paraId="29568165" w14:textId="7D3B379B" w:rsidR="00550C7C" w:rsidRDefault="00325301" w:rsidP="00325301">
      <w:pPr>
        <w:pStyle w:val="Heading3"/>
        <w:rPr>
          <w:noProof w:val="0"/>
        </w:rPr>
      </w:pPr>
      <w:bookmarkStart w:id="217" w:name="_Toc146552354"/>
      <w:r w:rsidRPr="00280F56">
        <w:rPr>
          <w:noProof w:val="0"/>
        </w:rPr>
        <w:t xml:space="preserve">Neural network of a varied-motion vehicle: All </w:t>
      </w:r>
      <w:r w:rsidR="002C0374">
        <w:rPr>
          <w:noProof w:val="0"/>
        </w:rPr>
        <w:t>IMUs</w:t>
      </w:r>
      <w:bookmarkEnd w:id="217"/>
    </w:p>
    <w:p w14:paraId="5E16FF4F" w14:textId="1ED83748" w:rsidR="00845111" w:rsidRDefault="00E6471D" w:rsidP="00845111">
      <w:pPr>
        <w:pStyle w:val="BodyText"/>
        <w:spacing w:line="240" w:lineRule="auto"/>
      </w:pPr>
      <w:r>
        <w:br/>
      </w:r>
      <w:r w:rsidR="00D24AF6">
        <w:t xml:space="preserve">Results from training with the </w:t>
      </w:r>
      <w:r w:rsidR="00D24AF6">
        <w:t>Levenberg-Marquardt</w:t>
      </w:r>
      <w:r w:rsidR="00D24AF6">
        <w:t xml:space="preserve"> training method on a </w:t>
      </w:r>
      <w:r w:rsidR="00D24AF6">
        <w:t>10</w:t>
      </w:r>
      <w:r w:rsidR="00D24AF6">
        <w:t xml:space="preserve">-layer NN with </w:t>
      </w:r>
      <w:r w:rsidR="00D24AF6">
        <w:t>5</w:t>
      </w:r>
      <w:r w:rsidR="00D24AF6">
        <w:t xml:space="preserve"> IMU inputs are shown in Tables </w:t>
      </w:r>
      <w:r w:rsidR="003744E0">
        <w:t>4.26 and 4.27</w:t>
      </w:r>
      <w:r w:rsidR="00845111">
        <w:t xml:space="preserve">. </w:t>
      </w:r>
      <w:proofErr w:type="spellStart"/>
      <w:r w:rsidR="00845111">
        <w:t>Matlab</w:t>
      </w:r>
      <w:proofErr w:type="spellEnd"/>
      <w:r w:rsidR="00845111">
        <w:t xml:space="preserve"> used </w:t>
      </w:r>
      <w:r w:rsidR="00090DA5">
        <w:t>13.6</w:t>
      </w:r>
      <w:r w:rsidR="00845111">
        <w:t>% of CPU time and 2</w:t>
      </w:r>
      <w:r w:rsidR="00090DA5">
        <w:t>42</w:t>
      </w:r>
      <w:r w:rsidR="00845111">
        <w:t>Mb of RAM during the process.</w:t>
      </w:r>
    </w:p>
    <w:p w14:paraId="3A6A23A2" w14:textId="40DD3631" w:rsidR="00D24AF6" w:rsidRDefault="004A7D9B" w:rsidP="004A7D9B">
      <w:pPr>
        <w:pStyle w:val="Caption"/>
      </w:pPr>
      <w:bookmarkStart w:id="218" w:name="_Toc146624419"/>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6</w:t>
      </w:r>
      <w:r w:rsidR="003744E0">
        <w:fldChar w:fldCharType="end"/>
      </w:r>
      <w:r>
        <w:t xml:space="preserve"> LM </w:t>
      </w:r>
      <w:r w:rsidRPr="0016738D">
        <w:t xml:space="preserve">Training progress on </w:t>
      </w:r>
      <w:r>
        <w:t>5</w:t>
      </w:r>
      <w:r w:rsidRPr="0016738D">
        <w:t xml:space="preserve"> IMUs with </w:t>
      </w:r>
      <w:r>
        <w:t>10</w:t>
      </w:r>
      <w:r w:rsidRPr="0016738D">
        <w:t>-layer NN</w:t>
      </w:r>
      <w:bookmarkEnd w:id="218"/>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6B3235F7" w:rsidR="00D24AF6" w:rsidRDefault="00D24AF6" w:rsidP="00D0191F">
            <w:pPr>
              <w:jc w:val="center"/>
            </w:pPr>
            <w:r>
              <w:t>11</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2CB0037A" w:rsidR="00D24AF6" w:rsidRDefault="00D24AF6" w:rsidP="00D0191F">
            <w:pPr>
              <w:jc w:val="center"/>
            </w:pPr>
            <w:r>
              <w:t>2.4</w:t>
            </w:r>
          </w:p>
        </w:tc>
        <w:tc>
          <w:tcPr>
            <w:tcW w:w="2265" w:type="dxa"/>
          </w:tcPr>
          <w:p w14:paraId="157FF4D4" w14:textId="49508B50" w:rsidR="00D24AF6" w:rsidRDefault="00D24AF6" w:rsidP="00D0191F">
            <w:pPr>
              <w:jc w:val="center"/>
            </w:pPr>
            <w:r>
              <w:t>0.0</w:t>
            </w:r>
            <w:r>
              <w:t>386</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69CBBA08" w:rsidR="00D24AF6" w:rsidRDefault="00D24AF6" w:rsidP="00D0191F">
            <w:pPr>
              <w:jc w:val="center"/>
            </w:pPr>
            <w:r>
              <w:t>4.75</w:t>
            </w:r>
          </w:p>
        </w:tc>
        <w:tc>
          <w:tcPr>
            <w:tcW w:w="2265" w:type="dxa"/>
          </w:tcPr>
          <w:p w14:paraId="356A37A1" w14:textId="0CF21491" w:rsidR="00D24AF6" w:rsidRDefault="00D24AF6" w:rsidP="00D0191F">
            <w:pPr>
              <w:jc w:val="center"/>
            </w:pPr>
            <w:r>
              <w:t>0.00</w:t>
            </w:r>
            <w:r>
              <w:t>179</w:t>
            </w:r>
          </w:p>
        </w:tc>
        <w:tc>
          <w:tcPr>
            <w:tcW w:w="2266" w:type="dxa"/>
          </w:tcPr>
          <w:p w14:paraId="46E4EA8A" w14:textId="62A1699F" w:rsidR="00D24AF6" w:rsidRDefault="00D24AF6" w:rsidP="00D0191F">
            <w:pPr>
              <w:jc w:val="center"/>
            </w:pPr>
            <w:r>
              <w:t>1e-0</w:t>
            </w:r>
            <w:r>
              <w:t>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7232157B" w:rsidR="00D24AF6" w:rsidRDefault="00D24AF6" w:rsidP="00D0191F">
            <w:pPr>
              <w:jc w:val="center"/>
            </w:pPr>
            <w:r>
              <w:t>0.0001</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7FF39936" w:rsidR="00D24AF6" w:rsidRDefault="004A7D9B" w:rsidP="004A7D9B">
      <w:pPr>
        <w:pStyle w:val="Caption"/>
      </w:pPr>
      <w:bookmarkStart w:id="219" w:name="_Toc146624420"/>
      <w:r>
        <w:lastRenderedPageBreak/>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7</w:t>
      </w:r>
      <w:r w:rsidR="003744E0">
        <w:fldChar w:fldCharType="end"/>
      </w:r>
      <w:r>
        <w:t xml:space="preserve"> </w:t>
      </w:r>
      <w:r w:rsidRPr="005F2081">
        <w:t xml:space="preserve">LM Training </w:t>
      </w:r>
      <w:r>
        <w:t>results</w:t>
      </w:r>
      <w:r w:rsidRPr="005F2081">
        <w:t xml:space="preserve"> on 5 IMUs with 10-layer NN</w:t>
      </w:r>
      <w:bookmarkEnd w:id="219"/>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391E36E9" w:rsidR="00D24AF6" w:rsidRDefault="00D24AF6" w:rsidP="00D0191F">
            <w:pPr>
              <w:jc w:val="center"/>
            </w:pPr>
            <w:r>
              <w:t>0.04</w:t>
            </w:r>
            <w:r>
              <w:t>13</w:t>
            </w:r>
          </w:p>
        </w:tc>
        <w:tc>
          <w:tcPr>
            <w:tcW w:w="2266" w:type="dxa"/>
          </w:tcPr>
          <w:p w14:paraId="3C6B6E9C" w14:textId="6621A240" w:rsidR="00D24AF6" w:rsidRDefault="00D24AF6" w:rsidP="00D0191F">
            <w:pPr>
              <w:jc w:val="center"/>
            </w:pPr>
            <w:r>
              <w:t>0.92</w:t>
            </w:r>
            <w:r>
              <w:t>65</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1DDB9613" w:rsidR="00D24AF6" w:rsidRDefault="00D24AF6" w:rsidP="00D0191F">
            <w:pPr>
              <w:jc w:val="center"/>
            </w:pPr>
            <w:r>
              <w:t>0.04</w:t>
            </w:r>
            <w:r>
              <w:t>53</w:t>
            </w:r>
          </w:p>
        </w:tc>
        <w:tc>
          <w:tcPr>
            <w:tcW w:w="2266" w:type="dxa"/>
          </w:tcPr>
          <w:p w14:paraId="075F99BE" w14:textId="24AC5CD8" w:rsidR="00D24AF6" w:rsidRDefault="00D24AF6" w:rsidP="00D0191F">
            <w:pPr>
              <w:jc w:val="center"/>
            </w:pPr>
            <w:r>
              <w:t>0.91</w:t>
            </w:r>
            <w:r>
              <w:t>93</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5BB52ECF" w:rsidR="00D24AF6" w:rsidRDefault="00D24AF6" w:rsidP="00D0191F">
            <w:pPr>
              <w:jc w:val="center"/>
            </w:pPr>
            <w:r>
              <w:t>0.043</w:t>
            </w:r>
            <w:r>
              <w:t>2</w:t>
            </w:r>
          </w:p>
        </w:tc>
        <w:tc>
          <w:tcPr>
            <w:tcW w:w="2266" w:type="dxa"/>
          </w:tcPr>
          <w:p w14:paraId="0D8A7012" w14:textId="77AA98DF" w:rsidR="00D24AF6" w:rsidRDefault="00D24AF6" w:rsidP="00D0191F">
            <w:pPr>
              <w:jc w:val="center"/>
            </w:pPr>
            <w:r>
              <w:t>0.9</w:t>
            </w:r>
            <w:r>
              <w:t>246</w:t>
            </w:r>
          </w:p>
        </w:tc>
      </w:tr>
    </w:tbl>
    <w:p w14:paraId="4043A932" w14:textId="240064E8" w:rsidR="00D24AF6" w:rsidRDefault="00E6471D" w:rsidP="00D24AF6">
      <w:pPr>
        <w:pStyle w:val="BodyText"/>
        <w:spacing w:line="240" w:lineRule="auto"/>
      </w:pPr>
      <w:r>
        <w:br/>
      </w:r>
      <w:r w:rsidR="00D24AF6">
        <w:t>Results from training with the</w:t>
      </w:r>
      <w:r w:rsidR="00D24AF6">
        <w:t xml:space="preserve"> Bayesian regularisation </w:t>
      </w:r>
      <w:r w:rsidR="00D24AF6">
        <w:t xml:space="preserve">training method on a 10-layer NN with </w:t>
      </w:r>
      <w:r w:rsidR="00D24AF6">
        <w:t>5</w:t>
      </w:r>
      <w:r w:rsidR="00D24AF6">
        <w:t xml:space="preserve"> IMU inputs are shown in Tables </w:t>
      </w:r>
      <w:r w:rsidR="003744E0">
        <w:t>4.28 and 4.29</w:t>
      </w:r>
      <w:r w:rsidR="00845111">
        <w:t xml:space="preserve">. </w:t>
      </w:r>
      <w:proofErr w:type="spellStart"/>
      <w:r w:rsidR="00845111">
        <w:t>Matlab</w:t>
      </w:r>
      <w:proofErr w:type="spellEnd"/>
      <w:r w:rsidR="00845111">
        <w:t xml:space="preserve"> used 34.3% of CPU time and 237Mb of RAM during the process.</w:t>
      </w:r>
    </w:p>
    <w:p w14:paraId="7F92F16B" w14:textId="1252F309" w:rsidR="004A7D9B" w:rsidRDefault="004A7D9B" w:rsidP="004A7D9B">
      <w:pPr>
        <w:pStyle w:val="Caption"/>
      </w:pPr>
      <w:bookmarkStart w:id="220" w:name="_Toc146624421"/>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8</w:t>
      </w:r>
      <w:r w:rsidR="003744E0">
        <w:fldChar w:fldCharType="end"/>
      </w:r>
      <w:r>
        <w:t xml:space="preserve"> Bayesian</w:t>
      </w:r>
      <w:r w:rsidRPr="00921307">
        <w:t xml:space="preserve"> Training progress on 5 IMUs with 10-layer NN</w:t>
      </w:r>
      <w:bookmarkEnd w:id="220"/>
    </w:p>
    <w:tbl>
      <w:tblPr>
        <w:tblStyle w:val="TableGrid"/>
        <w:tblW w:w="0" w:type="auto"/>
        <w:tblLook w:val="04A0" w:firstRow="1" w:lastRow="0" w:firstColumn="1" w:lastColumn="0" w:noHBand="0" w:noVBand="1"/>
      </w:tblPr>
      <w:tblGrid>
        <w:gridCol w:w="2265"/>
        <w:gridCol w:w="2265"/>
        <w:gridCol w:w="2265"/>
        <w:gridCol w:w="2266"/>
      </w:tblGrid>
      <w:tr w:rsidR="00D24AF6" w14:paraId="6D7BA18A" w14:textId="77777777" w:rsidTr="00D0191F">
        <w:tc>
          <w:tcPr>
            <w:tcW w:w="2265" w:type="dxa"/>
          </w:tcPr>
          <w:p w14:paraId="7EBEA88B" w14:textId="77777777" w:rsidR="00D24AF6" w:rsidRDefault="00D24AF6" w:rsidP="00D0191F">
            <w:pPr>
              <w:jc w:val="center"/>
            </w:pPr>
            <w:r>
              <w:t>Unit</w:t>
            </w:r>
          </w:p>
        </w:tc>
        <w:tc>
          <w:tcPr>
            <w:tcW w:w="2265" w:type="dxa"/>
          </w:tcPr>
          <w:p w14:paraId="7354E457" w14:textId="77777777" w:rsidR="00D24AF6" w:rsidRDefault="00D24AF6" w:rsidP="00D0191F">
            <w:pPr>
              <w:jc w:val="center"/>
            </w:pPr>
            <w:r>
              <w:t>Initial Value</w:t>
            </w:r>
          </w:p>
        </w:tc>
        <w:tc>
          <w:tcPr>
            <w:tcW w:w="2265" w:type="dxa"/>
          </w:tcPr>
          <w:p w14:paraId="1AC8C396" w14:textId="77777777" w:rsidR="00D24AF6" w:rsidRDefault="00D24AF6" w:rsidP="00D0191F">
            <w:pPr>
              <w:jc w:val="center"/>
            </w:pPr>
            <w:r>
              <w:t>Stopped Value</w:t>
            </w:r>
          </w:p>
        </w:tc>
        <w:tc>
          <w:tcPr>
            <w:tcW w:w="2266" w:type="dxa"/>
          </w:tcPr>
          <w:p w14:paraId="23040D36" w14:textId="77777777" w:rsidR="00D24AF6" w:rsidRDefault="00D24AF6" w:rsidP="00D0191F">
            <w:pPr>
              <w:jc w:val="center"/>
            </w:pPr>
            <w:r>
              <w:t>Target Value</w:t>
            </w:r>
          </w:p>
        </w:tc>
      </w:tr>
      <w:tr w:rsidR="00D24AF6" w14:paraId="764FE5A8" w14:textId="77777777" w:rsidTr="00D0191F">
        <w:tc>
          <w:tcPr>
            <w:tcW w:w="2265" w:type="dxa"/>
          </w:tcPr>
          <w:p w14:paraId="3AF10B91" w14:textId="77777777" w:rsidR="00D24AF6" w:rsidRDefault="00D24AF6" w:rsidP="00D0191F">
            <w:pPr>
              <w:jc w:val="center"/>
            </w:pPr>
            <w:r>
              <w:t>Epoch</w:t>
            </w:r>
          </w:p>
        </w:tc>
        <w:tc>
          <w:tcPr>
            <w:tcW w:w="2265" w:type="dxa"/>
          </w:tcPr>
          <w:p w14:paraId="4C558AD3" w14:textId="77777777" w:rsidR="00D24AF6" w:rsidRDefault="00D24AF6" w:rsidP="00D0191F">
            <w:pPr>
              <w:jc w:val="center"/>
            </w:pPr>
            <w:r>
              <w:t>0</w:t>
            </w:r>
          </w:p>
        </w:tc>
        <w:tc>
          <w:tcPr>
            <w:tcW w:w="2265" w:type="dxa"/>
          </w:tcPr>
          <w:p w14:paraId="08BB8FA1" w14:textId="2B511D6F" w:rsidR="00D24AF6" w:rsidRDefault="00D24AF6" w:rsidP="00D0191F">
            <w:pPr>
              <w:jc w:val="center"/>
            </w:pPr>
            <w:r>
              <w:t>958</w:t>
            </w:r>
          </w:p>
        </w:tc>
        <w:tc>
          <w:tcPr>
            <w:tcW w:w="2266" w:type="dxa"/>
          </w:tcPr>
          <w:p w14:paraId="1E81D833" w14:textId="77777777" w:rsidR="00D24AF6" w:rsidRDefault="00D24AF6" w:rsidP="00D0191F">
            <w:pPr>
              <w:jc w:val="center"/>
            </w:pPr>
            <w:r>
              <w:t>1000</w:t>
            </w:r>
          </w:p>
        </w:tc>
      </w:tr>
      <w:tr w:rsidR="00D24AF6" w14:paraId="50B283FC" w14:textId="77777777" w:rsidTr="00D0191F">
        <w:tc>
          <w:tcPr>
            <w:tcW w:w="2265" w:type="dxa"/>
          </w:tcPr>
          <w:p w14:paraId="722A42A8" w14:textId="77777777" w:rsidR="00D24AF6" w:rsidRDefault="00D24AF6" w:rsidP="00D0191F">
            <w:pPr>
              <w:jc w:val="center"/>
            </w:pPr>
            <w:r>
              <w:t>Elapsed Time</w:t>
            </w:r>
          </w:p>
        </w:tc>
        <w:tc>
          <w:tcPr>
            <w:tcW w:w="2265" w:type="dxa"/>
          </w:tcPr>
          <w:p w14:paraId="5A4C2522" w14:textId="77777777" w:rsidR="00D24AF6" w:rsidRDefault="00D24AF6" w:rsidP="00D0191F">
            <w:pPr>
              <w:jc w:val="center"/>
            </w:pPr>
            <w:r>
              <w:t>-</w:t>
            </w:r>
          </w:p>
        </w:tc>
        <w:tc>
          <w:tcPr>
            <w:tcW w:w="2265" w:type="dxa"/>
          </w:tcPr>
          <w:p w14:paraId="36397E2A" w14:textId="16243254" w:rsidR="00D24AF6" w:rsidRDefault="00D24AF6" w:rsidP="00D0191F">
            <w:pPr>
              <w:jc w:val="center"/>
            </w:pPr>
            <w:r>
              <w:t>00:00:</w:t>
            </w:r>
            <w:r>
              <w:t>42</w:t>
            </w:r>
          </w:p>
        </w:tc>
        <w:tc>
          <w:tcPr>
            <w:tcW w:w="2266" w:type="dxa"/>
          </w:tcPr>
          <w:p w14:paraId="56A9F1EA" w14:textId="77777777" w:rsidR="00D24AF6" w:rsidRDefault="00D24AF6" w:rsidP="00D0191F">
            <w:pPr>
              <w:jc w:val="center"/>
            </w:pPr>
            <w:r>
              <w:t>-</w:t>
            </w:r>
          </w:p>
        </w:tc>
      </w:tr>
      <w:tr w:rsidR="00D24AF6" w14:paraId="701305A1" w14:textId="77777777" w:rsidTr="00D0191F">
        <w:tc>
          <w:tcPr>
            <w:tcW w:w="2265" w:type="dxa"/>
          </w:tcPr>
          <w:p w14:paraId="6B7E3C8D" w14:textId="77777777" w:rsidR="00D24AF6" w:rsidRDefault="00D24AF6" w:rsidP="00D0191F">
            <w:pPr>
              <w:jc w:val="center"/>
            </w:pPr>
            <w:r>
              <w:t>Performance</w:t>
            </w:r>
          </w:p>
        </w:tc>
        <w:tc>
          <w:tcPr>
            <w:tcW w:w="2265" w:type="dxa"/>
          </w:tcPr>
          <w:p w14:paraId="64E5DD8A" w14:textId="2F0F0315" w:rsidR="00D24AF6" w:rsidRDefault="00D24AF6" w:rsidP="00D0191F">
            <w:pPr>
              <w:jc w:val="center"/>
            </w:pPr>
            <w:r>
              <w:t>1.55</w:t>
            </w:r>
          </w:p>
        </w:tc>
        <w:tc>
          <w:tcPr>
            <w:tcW w:w="2265" w:type="dxa"/>
          </w:tcPr>
          <w:p w14:paraId="6170DBC3" w14:textId="5BB9573A" w:rsidR="00D24AF6" w:rsidRDefault="00D24AF6" w:rsidP="00D0191F">
            <w:pPr>
              <w:jc w:val="center"/>
            </w:pPr>
            <w:r>
              <w:t>0.03</w:t>
            </w:r>
            <w:r>
              <w:t>73</w:t>
            </w:r>
          </w:p>
        </w:tc>
        <w:tc>
          <w:tcPr>
            <w:tcW w:w="2266" w:type="dxa"/>
          </w:tcPr>
          <w:p w14:paraId="41AB9F82" w14:textId="77777777" w:rsidR="00D24AF6" w:rsidRDefault="00D24AF6" w:rsidP="00D0191F">
            <w:pPr>
              <w:jc w:val="center"/>
            </w:pPr>
            <w:r>
              <w:t>0</w:t>
            </w:r>
          </w:p>
        </w:tc>
      </w:tr>
      <w:tr w:rsidR="00D24AF6" w14:paraId="3EFF6DC2" w14:textId="77777777" w:rsidTr="00D0191F">
        <w:tc>
          <w:tcPr>
            <w:tcW w:w="2265" w:type="dxa"/>
          </w:tcPr>
          <w:p w14:paraId="24CBF5AA" w14:textId="77777777" w:rsidR="00D24AF6" w:rsidRDefault="00D24AF6" w:rsidP="00D0191F">
            <w:pPr>
              <w:jc w:val="center"/>
            </w:pPr>
            <w:r>
              <w:t>Gradient</w:t>
            </w:r>
          </w:p>
        </w:tc>
        <w:tc>
          <w:tcPr>
            <w:tcW w:w="2265" w:type="dxa"/>
          </w:tcPr>
          <w:p w14:paraId="3F9C3E1E" w14:textId="2B8B0FD6" w:rsidR="00D24AF6" w:rsidRDefault="00D24AF6" w:rsidP="00D0191F">
            <w:pPr>
              <w:jc w:val="center"/>
            </w:pPr>
            <w:r>
              <w:t>3.23</w:t>
            </w:r>
          </w:p>
        </w:tc>
        <w:tc>
          <w:tcPr>
            <w:tcW w:w="2265" w:type="dxa"/>
          </w:tcPr>
          <w:p w14:paraId="6807EA0D" w14:textId="1C1F70A5" w:rsidR="00D24AF6" w:rsidRDefault="00D24AF6" w:rsidP="00D0191F">
            <w:pPr>
              <w:jc w:val="center"/>
            </w:pPr>
            <w:r>
              <w:t>0.00</w:t>
            </w:r>
            <w:r>
              <w:t>0228</w:t>
            </w:r>
          </w:p>
        </w:tc>
        <w:tc>
          <w:tcPr>
            <w:tcW w:w="2266" w:type="dxa"/>
          </w:tcPr>
          <w:p w14:paraId="12AAD6CF" w14:textId="77777777" w:rsidR="00D24AF6" w:rsidRDefault="00D24AF6" w:rsidP="00D0191F">
            <w:pPr>
              <w:jc w:val="center"/>
            </w:pPr>
            <w:r>
              <w:t>1e-07</w:t>
            </w:r>
          </w:p>
        </w:tc>
      </w:tr>
      <w:tr w:rsidR="00D24AF6" w14:paraId="3A10C54D" w14:textId="77777777" w:rsidTr="00D0191F">
        <w:tc>
          <w:tcPr>
            <w:tcW w:w="2265" w:type="dxa"/>
          </w:tcPr>
          <w:p w14:paraId="68228BE8" w14:textId="77777777" w:rsidR="00D24AF6" w:rsidRDefault="00D24AF6" w:rsidP="00D0191F">
            <w:pPr>
              <w:jc w:val="center"/>
            </w:pPr>
            <w:r>
              <w:t>Mu</w:t>
            </w:r>
          </w:p>
        </w:tc>
        <w:tc>
          <w:tcPr>
            <w:tcW w:w="2265" w:type="dxa"/>
          </w:tcPr>
          <w:p w14:paraId="105E3AB8" w14:textId="145CA518" w:rsidR="00D24AF6" w:rsidRDefault="00D24AF6" w:rsidP="00D0191F">
            <w:pPr>
              <w:jc w:val="center"/>
            </w:pPr>
            <w:r>
              <w:t>0.00</w:t>
            </w:r>
            <w:r>
              <w:t>5</w:t>
            </w:r>
          </w:p>
        </w:tc>
        <w:tc>
          <w:tcPr>
            <w:tcW w:w="2265" w:type="dxa"/>
          </w:tcPr>
          <w:p w14:paraId="09FF6CDA" w14:textId="79C9C54A" w:rsidR="00D24AF6" w:rsidRDefault="00D24AF6" w:rsidP="00D0191F">
            <w:pPr>
              <w:jc w:val="center"/>
            </w:pPr>
            <w:r>
              <w:t>5e+10</w:t>
            </w:r>
          </w:p>
        </w:tc>
        <w:tc>
          <w:tcPr>
            <w:tcW w:w="2266" w:type="dxa"/>
          </w:tcPr>
          <w:p w14:paraId="26FFB007" w14:textId="77777777" w:rsidR="00D24AF6" w:rsidRDefault="00D24AF6" w:rsidP="00D0191F">
            <w:pPr>
              <w:jc w:val="center"/>
            </w:pPr>
            <w:r>
              <w:t>1e+10</w:t>
            </w:r>
          </w:p>
        </w:tc>
      </w:tr>
      <w:tr w:rsidR="00D24AF6" w14:paraId="19EAE611" w14:textId="77777777" w:rsidTr="00D0191F">
        <w:tc>
          <w:tcPr>
            <w:tcW w:w="2265" w:type="dxa"/>
          </w:tcPr>
          <w:p w14:paraId="306DDCC3" w14:textId="7A22E0CD" w:rsidR="00D24AF6" w:rsidRDefault="00D24AF6" w:rsidP="00D0191F">
            <w:pPr>
              <w:jc w:val="center"/>
            </w:pPr>
            <w:r>
              <w:t>Effective # Param</w:t>
            </w:r>
          </w:p>
        </w:tc>
        <w:tc>
          <w:tcPr>
            <w:tcW w:w="2265" w:type="dxa"/>
          </w:tcPr>
          <w:p w14:paraId="01BAEAC1" w14:textId="75E7EFC3" w:rsidR="00D24AF6" w:rsidRDefault="00D24AF6" w:rsidP="00D0191F">
            <w:pPr>
              <w:jc w:val="center"/>
            </w:pPr>
            <w:r>
              <w:t>332</w:t>
            </w:r>
          </w:p>
        </w:tc>
        <w:tc>
          <w:tcPr>
            <w:tcW w:w="2265" w:type="dxa"/>
          </w:tcPr>
          <w:p w14:paraId="7ACC8D48" w14:textId="7A0AD5D8" w:rsidR="00D24AF6" w:rsidRDefault="00D24AF6" w:rsidP="00D0191F">
            <w:pPr>
              <w:jc w:val="center"/>
            </w:pPr>
            <w:r>
              <w:t>283</w:t>
            </w:r>
          </w:p>
        </w:tc>
        <w:tc>
          <w:tcPr>
            <w:tcW w:w="2266" w:type="dxa"/>
          </w:tcPr>
          <w:p w14:paraId="1454F294" w14:textId="742F919B" w:rsidR="00D24AF6" w:rsidRDefault="00D24AF6" w:rsidP="00D0191F">
            <w:pPr>
              <w:jc w:val="center"/>
            </w:pPr>
            <w:r>
              <w:t>0</w:t>
            </w:r>
          </w:p>
        </w:tc>
      </w:tr>
      <w:tr w:rsidR="00D24AF6" w14:paraId="63749C88" w14:textId="77777777" w:rsidTr="00D0191F">
        <w:tc>
          <w:tcPr>
            <w:tcW w:w="2265" w:type="dxa"/>
          </w:tcPr>
          <w:p w14:paraId="70A0F1D8" w14:textId="65D0F392" w:rsidR="00D24AF6" w:rsidRDefault="00D24AF6" w:rsidP="00D0191F">
            <w:pPr>
              <w:jc w:val="center"/>
            </w:pPr>
            <w:r>
              <w:t>Sum Squared Param</w:t>
            </w:r>
          </w:p>
        </w:tc>
        <w:tc>
          <w:tcPr>
            <w:tcW w:w="2265" w:type="dxa"/>
          </w:tcPr>
          <w:p w14:paraId="696AD2CB" w14:textId="570BBE86" w:rsidR="00D24AF6" w:rsidRDefault="00D24AF6" w:rsidP="00D0191F">
            <w:pPr>
              <w:jc w:val="center"/>
            </w:pPr>
            <w:r>
              <w:t>42.2</w:t>
            </w:r>
          </w:p>
        </w:tc>
        <w:tc>
          <w:tcPr>
            <w:tcW w:w="2265" w:type="dxa"/>
          </w:tcPr>
          <w:p w14:paraId="4225A22B" w14:textId="04111197" w:rsidR="00D24AF6" w:rsidRDefault="00D24AF6" w:rsidP="00D0191F">
            <w:pPr>
              <w:jc w:val="center"/>
            </w:pPr>
            <w:r>
              <w:t>127</w:t>
            </w:r>
          </w:p>
        </w:tc>
        <w:tc>
          <w:tcPr>
            <w:tcW w:w="2266" w:type="dxa"/>
          </w:tcPr>
          <w:p w14:paraId="38CB1F18" w14:textId="1DDC8BC0" w:rsidR="00D24AF6" w:rsidRDefault="00D24AF6" w:rsidP="00D0191F">
            <w:pPr>
              <w:jc w:val="center"/>
            </w:pPr>
            <w:r>
              <w:t>0</w:t>
            </w:r>
          </w:p>
        </w:tc>
      </w:tr>
    </w:tbl>
    <w:p w14:paraId="6388ECE5" w14:textId="77777777" w:rsidR="00D24AF6" w:rsidRDefault="00D24AF6" w:rsidP="00D24AF6">
      <w:pPr>
        <w:pStyle w:val="BodyText"/>
      </w:pPr>
    </w:p>
    <w:p w14:paraId="69BB3E8E" w14:textId="0941C8D4" w:rsidR="004A7D9B" w:rsidRDefault="004A7D9B" w:rsidP="004A7D9B">
      <w:pPr>
        <w:pStyle w:val="Caption"/>
      </w:pPr>
      <w:bookmarkStart w:id="221" w:name="_Toc146624422"/>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29</w:t>
      </w:r>
      <w:r w:rsidR="003744E0">
        <w:fldChar w:fldCharType="end"/>
      </w:r>
      <w:r>
        <w:t xml:space="preserve"> </w:t>
      </w:r>
      <w:r w:rsidRPr="00565812">
        <w:t xml:space="preserve">Bayesian Training </w:t>
      </w:r>
      <w:r>
        <w:t>results</w:t>
      </w:r>
      <w:r w:rsidRPr="00565812">
        <w:t xml:space="preserve"> on 5 IMUs with 10-layer NN</w:t>
      </w:r>
      <w:bookmarkEnd w:id="221"/>
    </w:p>
    <w:tbl>
      <w:tblPr>
        <w:tblStyle w:val="TableGrid"/>
        <w:tblW w:w="0" w:type="auto"/>
        <w:tblLook w:val="04A0" w:firstRow="1" w:lastRow="0" w:firstColumn="1" w:lastColumn="0" w:noHBand="0" w:noVBand="1"/>
      </w:tblPr>
      <w:tblGrid>
        <w:gridCol w:w="2265"/>
        <w:gridCol w:w="2265"/>
        <w:gridCol w:w="2265"/>
        <w:gridCol w:w="2266"/>
      </w:tblGrid>
      <w:tr w:rsidR="00D24AF6" w14:paraId="171DF899" w14:textId="77777777" w:rsidTr="00D0191F">
        <w:tc>
          <w:tcPr>
            <w:tcW w:w="2265" w:type="dxa"/>
          </w:tcPr>
          <w:p w14:paraId="16F4FB6A" w14:textId="77777777" w:rsidR="00D24AF6" w:rsidRDefault="00D24AF6" w:rsidP="00D0191F">
            <w:pPr>
              <w:jc w:val="center"/>
            </w:pPr>
          </w:p>
        </w:tc>
        <w:tc>
          <w:tcPr>
            <w:tcW w:w="2265" w:type="dxa"/>
          </w:tcPr>
          <w:p w14:paraId="4F5DCC67" w14:textId="77777777" w:rsidR="00D24AF6" w:rsidRDefault="00D24AF6" w:rsidP="00D0191F">
            <w:pPr>
              <w:jc w:val="center"/>
            </w:pPr>
            <w:r>
              <w:t>Observations</w:t>
            </w:r>
          </w:p>
        </w:tc>
        <w:tc>
          <w:tcPr>
            <w:tcW w:w="2265" w:type="dxa"/>
          </w:tcPr>
          <w:p w14:paraId="5C775C6A" w14:textId="77777777" w:rsidR="00D24AF6" w:rsidRDefault="00D24AF6" w:rsidP="00D0191F">
            <w:pPr>
              <w:jc w:val="center"/>
            </w:pPr>
            <w:r>
              <w:t>MSE</w:t>
            </w:r>
          </w:p>
        </w:tc>
        <w:tc>
          <w:tcPr>
            <w:tcW w:w="2266" w:type="dxa"/>
          </w:tcPr>
          <w:p w14:paraId="6A2135E8" w14:textId="77777777" w:rsidR="00D24AF6" w:rsidRDefault="00D24AF6" w:rsidP="00D0191F">
            <w:pPr>
              <w:jc w:val="center"/>
            </w:pPr>
            <w:r>
              <w:t>R</w:t>
            </w:r>
          </w:p>
        </w:tc>
      </w:tr>
      <w:tr w:rsidR="00D24AF6" w14:paraId="50078EC9" w14:textId="77777777" w:rsidTr="00D0191F">
        <w:tc>
          <w:tcPr>
            <w:tcW w:w="2265" w:type="dxa"/>
          </w:tcPr>
          <w:p w14:paraId="73D6CDF6" w14:textId="77777777" w:rsidR="00D24AF6" w:rsidRDefault="00D24AF6" w:rsidP="00D0191F">
            <w:pPr>
              <w:jc w:val="center"/>
            </w:pPr>
            <w:r>
              <w:t>Training</w:t>
            </w:r>
          </w:p>
        </w:tc>
        <w:tc>
          <w:tcPr>
            <w:tcW w:w="2265" w:type="dxa"/>
          </w:tcPr>
          <w:p w14:paraId="12A8420B" w14:textId="3DC670B1" w:rsidR="00D24AF6" w:rsidRDefault="00D24AF6" w:rsidP="00D0191F">
            <w:pPr>
              <w:jc w:val="center"/>
            </w:pPr>
            <w:r>
              <w:t>4249</w:t>
            </w:r>
          </w:p>
        </w:tc>
        <w:tc>
          <w:tcPr>
            <w:tcW w:w="2265" w:type="dxa"/>
          </w:tcPr>
          <w:p w14:paraId="5BFA5438" w14:textId="03B88879" w:rsidR="00D24AF6" w:rsidRDefault="00D24AF6" w:rsidP="00D0191F">
            <w:pPr>
              <w:jc w:val="center"/>
            </w:pPr>
            <w:r>
              <w:t>0.0372</w:t>
            </w:r>
          </w:p>
        </w:tc>
        <w:tc>
          <w:tcPr>
            <w:tcW w:w="2266" w:type="dxa"/>
          </w:tcPr>
          <w:p w14:paraId="2D7DD956" w14:textId="0C7E5C16" w:rsidR="00D24AF6" w:rsidRDefault="00D24AF6" w:rsidP="00D0191F">
            <w:pPr>
              <w:jc w:val="center"/>
            </w:pPr>
            <w:r>
              <w:t>0.9</w:t>
            </w:r>
            <w:r>
              <w:t>344</w:t>
            </w:r>
          </w:p>
        </w:tc>
      </w:tr>
      <w:tr w:rsidR="00D24AF6" w14:paraId="31581E90" w14:textId="77777777" w:rsidTr="00D0191F">
        <w:tc>
          <w:tcPr>
            <w:tcW w:w="2265" w:type="dxa"/>
          </w:tcPr>
          <w:p w14:paraId="4CFD86FE" w14:textId="77777777" w:rsidR="00D24AF6" w:rsidRDefault="00D24AF6" w:rsidP="00D0191F">
            <w:pPr>
              <w:jc w:val="center"/>
            </w:pPr>
            <w:r>
              <w:t>Validation</w:t>
            </w:r>
          </w:p>
        </w:tc>
        <w:tc>
          <w:tcPr>
            <w:tcW w:w="2265" w:type="dxa"/>
          </w:tcPr>
          <w:p w14:paraId="35308D2D" w14:textId="0B441F48" w:rsidR="00D24AF6" w:rsidRDefault="00D24AF6" w:rsidP="00D0191F">
            <w:pPr>
              <w:jc w:val="center"/>
            </w:pPr>
            <w:r>
              <w:t>0</w:t>
            </w:r>
          </w:p>
        </w:tc>
        <w:tc>
          <w:tcPr>
            <w:tcW w:w="2265" w:type="dxa"/>
          </w:tcPr>
          <w:p w14:paraId="22A4B517" w14:textId="32560723" w:rsidR="00D24AF6" w:rsidRDefault="00D24AF6" w:rsidP="00D0191F">
            <w:pPr>
              <w:jc w:val="center"/>
            </w:pPr>
            <w:r>
              <w:t>-</w:t>
            </w:r>
          </w:p>
        </w:tc>
        <w:tc>
          <w:tcPr>
            <w:tcW w:w="2266" w:type="dxa"/>
          </w:tcPr>
          <w:p w14:paraId="23C4009C" w14:textId="62B627DA" w:rsidR="00D24AF6" w:rsidRDefault="00D24AF6" w:rsidP="00D0191F">
            <w:pPr>
              <w:jc w:val="center"/>
            </w:pPr>
            <w:r>
              <w:t>-</w:t>
            </w:r>
          </w:p>
        </w:tc>
      </w:tr>
      <w:tr w:rsidR="00D24AF6" w14:paraId="620CD82E" w14:textId="77777777" w:rsidTr="00D0191F">
        <w:tc>
          <w:tcPr>
            <w:tcW w:w="2265" w:type="dxa"/>
          </w:tcPr>
          <w:p w14:paraId="1C995581" w14:textId="77777777" w:rsidR="00D24AF6" w:rsidRDefault="00D24AF6" w:rsidP="00D0191F">
            <w:pPr>
              <w:jc w:val="center"/>
            </w:pPr>
            <w:r>
              <w:t>Test</w:t>
            </w:r>
          </w:p>
        </w:tc>
        <w:tc>
          <w:tcPr>
            <w:tcW w:w="2265" w:type="dxa"/>
          </w:tcPr>
          <w:p w14:paraId="4171EB83" w14:textId="77777777" w:rsidR="00D24AF6" w:rsidRDefault="00D24AF6" w:rsidP="00D0191F">
            <w:pPr>
              <w:jc w:val="center"/>
            </w:pPr>
            <w:r>
              <w:t>750</w:t>
            </w:r>
          </w:p>
        </w:tc>
        <w:tc>
          <w:tcPr>
            <w:tcW w:w="2265" w:type="dxa"/>
          </w:tcPr>
          <w:p w14:paraId="4A64DC87" w14:textId="002DDE22" w:rsidR="00D24AF6" w:rsidRDefault="00D24AF6" w:rsidP="00D0191F">
            <w:pPr>
              <w:jc w:val="center"/>
            </w:pPr>
            <w:r>
              <w:t>0.04</w:t>
            </w:r>
            <w:r w:rsidR="00845111">
              <w:t>48</w:t>
            </w:r>
          </w:p>
        </w:tc>
        <w:tc>
          <w:tcPr>
            <w:tcW w:w="2266" w:type="dxa"/>
          </w:tcPr>
          <w:p w14:paraId="1A6CFC04" w14:textId="5E5310F6" w:rsidR="00D24AF6" w:rsidRDefault="00D24AF6" w:rsidP="00D0191F">
            <w:pPr>
              <w:jc w:val="center"/>
            </w:pPr>
            <w:r>
              <w:t>0.92</w:t>
            </w:r>
            <w:r w:rsidR="00845111">
              <w:t>04</w:t>
            </w:r>
          </w:p>
        </w:tc>
      </w:tr>
    </w:tbl>
    <w:p w14:paraId="4BFEDBED" w14:textId="553A9E72" w:rsidR="00845111" w:rsidRDefault="00845111" w:rsidP="00845111">
      <w:pPr>
        <w:pStyle w:val="BodyText"/>
        <w:spacing w:line="240" w:lineRule="auto"/>
      </w:pPr>
      <w:r>
        <w:br/>
      </w:r>
      <w:r>
        <w:t xml:space="preserve">Results from training with the </w:t>
      </w:r>
      <w:r>
        <w:t xml:space="preserve">Scaled Conjugate </w:t>
      </w:r>
      <w:r>
        <w:t xml:space="preserve">training method on a 10-layer NN with 5 IMU inputs are shown in Tables </w:t>
      </w:r>
      <w:r w:rsidR="003744E0">
        <w:t>4.30 and 4.31</w:t>
      </w:r>
      <w:r>
        <w:t xml:space="preserve">. </w:t>
      </w:r>
      <w:proofErr w:type="spellStart"/>
      <w:r>
        <w:t>Matlab</w:t>
      </w:r>
      <w:proofErr w:type="spellEnd"/>
      <w:r>
        <w:t xml:space="preserve"> used </w:t>
      </w:r>
      <w:r>
        <w:t>6</w:t>
      </w:r>
      <w:r>
        <w:t>.</w:t>
      </w:r>
      <w:r>
        <w:t>3</w:t>
      </w:r>
      <w:r>
        <w:t xml:space="preserve">% of CPU time and </w:t>
      </w:r>
      <w:r>
        <w:t xml:space="preserve">243Mb </w:t>
      </w:r>
      <w:r>
        <w:t>of RAM during the process.</w:t>
      </w:r>
    </w:p>
    <w:p w14:paraId="6658323B" w14:textId="5A1EEB79" w:rsidR="00845111" w:rsidRDefault="004A7D9B" w:rsidP="004A7D9B">
      <w:pPr>
        <w:pStyle w:val="Caption"/>
      </w:pPr>
      <w:bookmarkStart w:id="222" w:name="_Toc146624423"/>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30</w:t>
      </w:r>
      <w:r w:rsidR="003744E0">
        <w:fldChar w:fldCharType="end"/>
      </w:r>
      <w:r>
        <w:t xml:space="preserve"> Scaled Conjugate </w:t>
      </w:r>
      <w:r w:rsidRPr="00BB2E5B">
        <w:t>Training progress on 5 IMUs with 10-layer NN</w:t>
      </w:r>
      <w:bookmarkEnd w:id="222"/>
    </w:p>
    <w:tbl>
      <w:tblPr>
        <w:tblStyle w:val="TableGrid"/>
        <w:tblW w:w="0" w:type="auto"/>
        <w:tblLook w:val="04A0" w:firstRow="1" w:lastRow="0" w:firstColumn="1" w:lastColumn="0" w:noHBand="0" w:noVBand="1"/>
      </w:tblPr>
      <w:tblGrid>
        <w:gridCol w:w="2265"/>
        <w:gridCol w:w="2265"/>
        <w:gridCol w:w="2265"/>
        <w:gridCol w:w="2266"/>
      </w:tblGrid>
      <w:tr w:rsidR="00845111" w14:paraId="2FB0771F" w14:textId="77777777" w:rsidTr="00D0191F">
        <w:tc>
          <w:tcPr>
            <w:tcW w:w="2265" w:type="dxa"/>
          </w:tcPr>
          <w:p w14:paraId="608C01EF" w14:textId="77777777" w:rsidR="00845111" w:rsidRDefault="00845111" w:rsidP="00D0191F">
            <w:pPr>
              <w:jc w:val="center"/>
            </w:pPr>
            <w:r>
              <w:t>Unit</w:t>
            </w:r>
          </w:p>
        </w:tc>
        <w:tc>
          <w:tcPr>
            <w:tcW w:w="2265" w:type="dxa"/>
          </w:tcPr>
          <w:p w14:paraId="76331B5E" w14:textId="77777777" w:rsidR="00845111" w:rsidRDefault="00845111" w:rsidP="00D0191F">
            <w:pPr>
              <w:jc w:val="center"/>
            </w:pPr>
            <w:r>
              <w:t>Initial Value</w:t>
            </w:r>
          </w:p>
        </w:tc>
        <w:tc>
          <w:tcPr>
            <w:tcW w:w="2265" w:type="dxa"/>
          </w:tcPr>
          <w:p w14:paraId="21ADD46B" w14:textId="77777777" w:rsidR="00845111" w:rsidRDefault="00845111" w:rsidP="00D0191F">
            <w:pPr>
              <w:jc w:val="center"/>
            </w:pPr>
            <w:r>
              <w:t>Stopped Value</w:t>
            </w:r>
          </w:p>
        </w:tc>
        <w:tc>
          <w:tcPr>
            <w:tcW w:w="2266" w:type="dxa"/>
          </w:tcPr>
          <w:p w14:paraId="24BADCAC" w14:textId="77777777" w:rsidR="00845111" w:rsidRDefault="00845111" w:rsidP="00D0191F">
            <w:pPr>
              <w:jc w:val="center"/>
            </w:pPr>
            <w:r>
              <w:t>Target Value</w:t>
            </w:r>
          </w:p>
        </w:tc>
      </w:tr>
      <w:tr w:rsidR="00845111" w14:paraId="1538DB53" w14:textId="77777777" w:rsidTr="00D0191F">
        <w:tc>
          <w:tcPr>
            <w:tcW w:w="2265" w:type="dxa"/>
          </w:tcPr>
          <w:p w14:paraId="1FD6A26D" w14:textId="77777777" w:rsidR="00845111" w:rsidRDefault="00845111" w:rsidP="00D0191F">
            <w:pPr>
              <w:jc w:val="center"/>
            </w:pPr>
            <w:r>
              <w:t>Epoch</w:t>
            </w:r>
          </w:p>
        </w:tc>
        <w:tc>
          <w:tcPr>
            <w:tcW w:w="2265" w:type="dxa"/>
          </w:tcPr>
          <w:p w14:paraId="0821F1FD" w14:textId="77777777" w:rsidR="00845111" w:rsidRDefault="00845111" w:rsidP="00D0191F">
            <w:pPr>
              <w:jc w:val="center"/>
            </w:pPr>
            <w:r>
              <w:t>0</w:t>
            </w:r>
          </w:p>
        </w:tc>
        <w:tc>
          <w:tcPr>
            <w:tcW w:w="2265" w:type="dxa"/>
          </w:tcPr>
          <w:p w14:paraId="194D27D7" w14:textId="4D9D5EDF" w:rsidR="00845111" w:rsidRDefault="00845111" w:rsidP="00D0191F">
            <w:pPr>
              <w:jc w:val="center"/>
            </w:pPr>
            <w:r>
              <w:t>55</w:t>
            </w:r>
          </w:p>
        </w:tc>
        <w:tc>
          <w:tcPr>
            <w:tcW w:w="2266" w:type="dxa"/>
          </w:tcPr>
          <w:p w14:paraId="3FFE2E09" w14:textId="77777777" w:rsidR="00845111" w:rsidRDefault="00845111" w:rsidP="00D0191F">
            <w:pPr>
              <w:jc w:val="center"/>
            </w:pPr>
            <w:r>
              <w:t>1000</w:t>
            </w:r>
          </w:p>
        </w:tc>
      </w:tr>
      <w:tr w:rsidR="00845111" w14:paraId="51C43D24" w14:textId="77777777" w:rsidTr="00D0191F">
        <w:tc>
          <w:tcPr>
            <w:tcW w:w="2265" w:type="dxa"/>
          </w:tcPr>
          <w:p w14:paraId="4142C0A4" w14:textId="77777777" w:rsidR="00845111" w:rsidRDefault="00845111" w:rsidP="00D0191F">
            <w:pPr>
              <w:jc w:val="center"/>
            </w:pPr>
            <w:r>
              <w:t>Elapsed Time</w:t>
            </w:r>
          </w:p>
        </w:tc>
        <w:tc>
          <w:tcPr>
            <w:tcW w:w="2265" w:type="dxa"/>
          </w:tcPr>
          <w:p w14:paraId="38E523FA" w14:textId="77777777" w:rsidR="00845111" w:rsidRDefault="00845111" w:rsidP="00D0191F">
            <w:pPr>
              <w:jc w:val="center"/>
            </w:pPr>
            <w:r>
              <w:t>-</w:t>
            </w:r>
          </w:p>
        </w:tc>
        <w:tc>
          <w:tcPr>
            <w:tcW w:w="2265" w:type="dxa"/>
          </w:tcPr>
          <w:p w14:paraId="49A203D6" w14:textId="36C90DAD" w:rsidR="00845111" w:rsidRDefault="00845111" w:rsidP="00D0191F">
            <w:pPr>
              <w:jc w:val="center"/>
            </w:pPr>
            <w:r>
              <w:t>00:00:</w:t>
            </w:r>
            <w:r>
              <w:t>00</w:t>
            </w:r>
          </w:p>
        </w:tc>
        <w:tc>
          <w:tcPr>
            <w:tcW w:w="2266" w:type="dxa"/>
          </w:tcPr>
          <w:p w14:paraId="677A16A9" w14:textId="77777777" w:rsidR="00845111" w:rsidRDefault="00845111" w:rsidP="00D0191F">
            <w:pPr>
              <w:jc w:val="center"/>
            </w:pPr>
            <w:r>
              <w:t>-</w:t>
            </w:r>
          </w:p>
        </w:tc>
      </w:tr>
      <w:tr w:rsidR="00845111" w14:paraId="55F88231" w14:textId="77777777" w:rsidTr="00D0191F">
        <w:tc>
          <w:tcPr>
            <w:tcW w:w="2265" w:type="dxa"/>
          </w:tcPr>
          <w:p w14:paraId="706A6F8F" w14:textId="77777777" w:rsidR="00845111" w:rsidRDefault="00845111" w:rsidP="00D0191F">
            <w:pPr>
              <w:jc w:val="center"/>
            </w:pPr>
            <w:r>
              <w:t>Performance</w:t>
            </w:r>
          </w:p>
        </w:tc>
        <w:tc>
          <w:tcPr>
            <w:tcW w:w="2265" w:type="dxa"/>
          </w:tcPr>
          <w:p w14:paraId="3E46A6DA" w14:textId="7A9FCBCE" w:rsidR="00845111" w:rsidRDefault="00845111" w:rsidP="00D0191F">
            <w:pPr>
              <w:jc w:val="center"/>
            </w:pPr>
            <w:r>
              <w:t>1.</w:t>
            </w:r>
            <w:r>
              <w:t>24</w:t>
            </w:r>
          </w:p>
        </w:tc>
        <w:tc>
          <w:tcPr>
            <w:tcW w:w="2265" w:type="dxa"/>
          </w:tcPr>
          <w:p w14:paraId="377BD43C" w14:textId="0F81AB9C" w:rsidR="00845111" w:rsidRDefault="00845111" w:rsidP="00D0191F">
            <w:pPr>
              <w:jc w:val="center"/>
            </w:pPr>
            <w:r>
              <w:t>0.0</w:t>
            </w:r>
            <w:r>
              <w:t>436</w:t>
            </w:r>
          </w:p>
        </w:tc>
        <w:tc>
          <w:tcPr>
            <w:tcW w:w="2266" w:type="dxa"/>
          </w:tcPr>
          <w:p w14:paraId="2489CFE0" w14:textId="77777777" w:rsidR="00845111" w:rsidRDefault="00845111" w:rsidP="00D0191F">
            <w:pPr>
              <w:jc w:val="center"/>
            </w:pPr>
            <w:r>
              <w:t>0</w:t>
            </w:r>
          </w:p>
        </w:tc>
      </w:tr>
      <w:tr w:rsidR="00845111" w14:paraId="43B312EA" w14:textId="77777777" w:rsidTr="00D0191F">
        <w:tc>
          <w:tcPr>
            <w:tcW w:w="2265" w:type="dxa"/>
          </w:tcPr>
          <w:p w14:paraId="39A76605" w14:textId="77777777" w:rsidR="00845111" w:rsidRDefault="00845111" w:rsidP="00D0191F">
            <w:pPr>
              <w:jc w:val="center"/>
            </w:pPr>
            <w:r>
              <w:t>Gradient</w:t>
            </w:r>
          </w:p>
        </w:tc>
        <w:tc>
          <w:tcPr>
            <w:tcW w:w="2265" w:type="dxa"/>
          </w:tcPr>
          <w:p w14:paraId="6601ADF3" w14:textId="1DA73E82" w:rsidR="00845111" w:rsidRDefault="00845111" w:rsidP="00D0191F">
            <w:pPr>
              <w:jc w:val="center"/>
            </w:pPr>
            <w:r>
              <w:t>3.53</w:t>
            </w:r>
          </w:p>
        </w:tc>
        <w:tc>
          <w:tcPr>
            <w:tcW w:w="2265" w:type="dxa"/>
          </w:tcPr>
          <w:p w14:paraId="697B1ED6" w14:textId="280FC25E" w:rsidR="00845111" w:rsidRDefault="00845111" w:rsidP="00D0191F">
            <w:pPr>
              <w:jc w:val="center"/>
            </w:pPr>
            <w:r>
              <w:t>0.00</w:t>
            </w:r>
            <w:r>
              <w:t>603</w:t>
            </w:r>
          </w:p>
        </w:tc>
        <w:tc>
          <w:tcPr>
            <w:tcW w:w="2266" w:type="dxa"/>
          </w:tcPr>
          <w:p w14:paraId="335AF699" w14:textId="4700ACBD" w:rsidR="00845111" w:rsidRDefault="00845111" w:rsidP="00D0191F">
            <w:pPr>
              <w:jc w:val="center"/>
            </w:pPr>
            <w:r>
              <w:t>1e-0</w:t>
            </w:r>
            <w:r>
              <w:t>6</w:t>
            </w:r>
          </w:p>
        </w:tc>
      </w:tr>
      <w:tr w:rsidR="00845111" w14:paraId="1A6E5C1A" w14:textId="77777777" w:rsidTr="00D0191F">
        <w:tc>
          <w:tcPr>
            <w:tcW w:w="2265" w:type="dxa"/>
          </w:tcPr>
          <w:p w14:paraId="47E971D9" w14:textId="2A92D8FC" w:rsidR="00845111" w:rsidRDefault="00845111" w:rsidP="00D0191F">
            <w:pPr>
              <w:jc w:val="center"/>
            </w:pPr>
            <w:r>
              <w:t>Validation Checks</w:t>
            </w:r>
          </w:p>
        </w:tc>
        <w:tc>
          <w:tcPr>
            <w:tcW w:w="2265" w:type="dxa"/>
          </w:tcPr>
          <w:p w14:paraId="61C17FAD" w14:textId="7B1250DB" w:rsidR="00845111" w:rsidRDefault="00845111" w:rsidP="00D0191F">
            <w:pPr>
              <w:jc w:val="center"/>
            </w:pPr>
            <w:r>
              <w:t>0</w:t>
            </w:r>
          </w:p>
        </w:tc>
        <w:tc>
          <w:tcPr>
            <w:tcW w:w="2265" w:type="dxa"/>
          </w:tcPr>
          <w:p w14:paraId="574BF4A0" w14:textId="1ACD8FA0" w:rsidR="00845111" w:rsidRDefault="00845111" w:rsidP="00D0191F">
            <w:pPr>
              <w:jc w:val="center"/>
            </w:pPr>
            <w:r>
              <w:t>6</w:t>
            </w:r>
          </w:p>
        </w:tc>
        <w:tc>
          <w:tcPr>
            <w:tcW w:w="2266" w:type="dxa"/>
          </w:tcPr>
          <w:p w14:paraId="17F483BB" w14:textId="6B3F0188" w:rsidR="00845111" w:rsidRDefault="00845111" w:rsidP="00D0191F">
            <w:pPr>
              <w:jc w:val="center"/>
            </w:pPr>
            <w:r>
              <w:t>6</w:t>
            </w:r>
          </w:p>
        </w:tc>
      </w:tr>
    </w:tbl>
    <w:p w14:paraId="72643B05" w14:textId="77777777" w:rsidR="00845111" w:rsidRDefault="00845111" w:rsidP="00845111">
      <w:pPr>
        <w:pStyle w:val="BodyText"/>
      </w:pPr>
    </w:p>
    <w:p w14:paraId="6A73F44F" w14:textId="4B74E27F" w:rsidR="004A7D9B" w:rsidRDefault="004A7D9B" w:rsidP="004A7D9B">
      <w:pPr>
        <w:pStyle w:val="Caption"/>
      </w:pPr>
      <w:bookmarkStart w:id="223" w:name="_Toc146624424"/>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3744E0">
        <w:fldChar w:fldCharType="begin"/>
      </w:r>
      <w:r w:rsidR="003744E0">
        <w:instrText xml:space="preserve"> SEQ Table \* ARABIC \s 1 </w:instrText>
      </w:r>
      <w:r w:rsidR="003744E0">
        <w:fldChar w:fldCharType="separate"/>
      </w:r>
      <w:r w:rsidR="003744E0">
        <w:t>31</w:t>
      </w:r>
      <w:r w:rsidR="003744E0">
        <w:fldChar w:fldCharType="end"/>
      </w:r>
      <w:r>
        <w:t xml:space="preserve"> </w:t>
      </w:r>
      <w:r w:rsidRPr="000E7194">
        <w:t xml:space="preserve">Scaled Conjugate Training </w:t>
      </w:r>
      <w:r>
        <w:t xml:space="preserve">results </w:t>
      </w:r>
      <w:r w:rsidRPr="000E7194">
        <w:t>on 5 IMUs with 10-layer NN</w:t>
      </w:r>
      <w:bookmarkEnd w:id="223"/>
    </w:p>
    <w:tbl>
      <w:tblPr>
        <w:tblStyle w:val="TableGrid"/>
        <w:tblW w:w="0" w:type="auto"/>
        <w:tblLook w:val="04A0" w:firstRow="1" w:lastRow="0" w:firstColumn="1" w:lastColumn="0" w:noHBand="0" w:noVBand="1"/>
      </w:tblPr>
      <w:tblGrid>
        <w:gridCol w:w="2265"/>
        <w:gridCol w:w="2265"/>
        <w:gridCol w:w="2265"/>
        <w:gridCol w:w="2266"/>
      </w:tblGrid>
      <w:tr w:rsidR="00845111" w14:paraId="4903C66F" w14:textId="77777777" w:rsidTr="00D0191F">
        <w:tc>
          <w:tcPr>
            <w:tcW w:w="2265" w:type="dxa"/>
          </w:tcPr>
          <w:p w14:paraId="0A391074" w14:textId="77777777" w:rsidR="00845111" w:rsidRDefault="00845111" w:rsidP="00D0191F">
            <w:pPr>
              <w:jc w:val="center"/>
            </w:pPr>
          </w:p>
        </w:tc>
        <w:tc>
          <w:tcPr>
            <w:tcW w:w="2265" w:type="dxa"/>
          </w:tcPr>
          <w:p w14:paraId="4A38D954" w14:textId="77777777" w:rsidR="00845111" w:rsidRDefault="00845111" w:rsidP="00D0191F">
            <w:pPr>
              <w:jc w:val="center"/>
            </w:pPr>
            <w:r>
              <w:t>Observations</w:t>
            </w:r>
          </w:p>
        </w:tc>
        <w:tc>
          <w:tcPr>
            <w:tcW w:w="2265" w:type="dxa"/>
          </w:tcPr>
          <w:p w14:paraId="01F64549" w14:textId="77777777" w:rsidR="00845111" w:rsidRDefault="00845111" w:rsidP="00D0191F">
            <w:pPr>
              <w:jc w:val="center"/>
            </w:pPr>
            <w:r>
              <w:t>MSE</w:t>
            </w:r>
          </w:p>
        </w:tc>
        <w:tc>
          <w:tcPr>
            <w:tcW w:w="2266" w:type="dxa"/>
          </w:tcPr>
          <w:p w14:paraId="5FCCA5DC" w14:textId="77777777" w:rsidR="00845111" w:rsidRDefault="00845111" w:rsidP="00D0191F">
            <w:pPr>
              <w:jc w:val="center"/>
            </w:pPr>
            <w:r>
              <w:t>R</w:t>
            </w:r>
          </w:p>
        </w:tc>
      </w:tr>
      <w:tr w:rsidR="00845111" w14:paraId="6ADD8C3A" w14:textId="77777777" w:rsidTr="00D0191F">
        <w:tc>
          <w:tcPr>
            <w:tcW w:w="2265" w:type="dxa"/>
          </w:tcPr>
          <w:p w14:paraId="30E0752E" w14:textId="77777777" w:rsidR="00845111" w:rsidRDefault="00845111" w:rsidP="00D0191F">
            <w:pPr>
              <w:jc w:val="center"/>
            </w:pPr>
            <w:r>
              <w:t>Training</w:t>
            </w:r>
          </w:p>
        </w:tc>
        <w:tc>
          <w:tcPr>
            <w:tcW w:w="2265" w:type="dxa"/>
          </w:tcPr>
          <w:p w14:paraId="2DFC2BEC" w14:textId="3C58AC45" w:rsidR="00845111" w:rsidRDefault="00845111" w:rsidP="00D0191F">
            <w:pPr>
              <w:jc w:val="center"/>
            </w:pPr>
            <w:r>
              <w:t>3499</w:t>
            </w:r>
          </w:p>
        </w:tc>
        <w:tc>
          <w:tcPr>
            <w:tcW w:w="2265" w:type="dxa"/>
          </w:tcPr>
          <w:p w14:paraId="3E2DB7C7" w14:textId="5A84A0CB" w:rsidR="00845111" w:rsidRDefault="00845111" w:rsidP="00D0191F">
            <w:pPr>
              <w:jc w:val="center"/>
            </w:pPr>
            <w:r>
              <w:t>0.0</w:t>
            </w:r>
            <w:r>
              <w:t>440</w:t>
            </w:r>
          </w:p>
        </w:tc>
        <w:tc>
          <w:tcPr>
            <w:tcW w:w="2266" w:type="dxa"/>
          </w:tcPr>
          <w:p w14:paraId="7AF02C39" w14:textId="02D4E8CB" w:rsidR="00845111" w:rsidRDefault="00845111" w:rsidP="00D0191F">
            <w:pPr>
              <w:jc w:val="center"/>
            </w:pPr>
            <w:r>
              <w:t>0.9</w:t>
            </w:r>
            <w:r>
              <w:t>216</w:t>
            </w:r>
          </w:p>
        </w:tc>
      </w:tr>
      <w:tr w:rsidR="00845111" w14:paraId="7BCD8402" w14:textId="77777777" w:rsidTr="00D0191F">
        <w:tc>
          <w:tcPr>
            <w:tcW w:w="2265" w:type="dxa"/>
          </w:tcPr>
          <w:p w14:paraId="50598149" w14:textId="77777777" w:rsidR="00845111" w:rsidRDefault="00845111" w:rsidP="00D0191F">
            <w:pPr>
              <w:jc w:val="center"/>
            </w:pPr>
            <w:r>
              <w:t>Validation</w:t>
            </w:r>
          </w:p>
        </w:tc>
        <w:tc>
          <w:tcPr>
            <w:tcW w:w="2265" w:type="dxa"/>
          </w:tcPr>
          <w:p w14:paraId="14C19CDF" w14:textId="635518DE" w:rsidR="00845111" w:rsidRDefault="00845111" w:rsidP="00D0191F">
            <w:pPr>
              <w:jc w:val="center"/>
            </w:pPr>
            <w:r>
              <w:t>750</w:t>
            </w:r>
          </w:p>
        </w:tc>
        <w:tc>
          <w:tcPr>
            <w:tcW w:w="2265" w:type="dxa"/>
          </w:tcPr>
          <w:p w14:paraId="62ABD833" w14:textId="6E4FE022" w:rsidR="00845111" w:rsidRDefault="00845111" w:rsidP="00D0191F">
            <w:pPr>
              <w:jc w:val="center"/>
            </w:pPr>
            <w:r>
              <w:t>0.0470</w:t>
            </w:r>
          </w:p>
        </w:tc>
        <w:tc>
          <w:tcPr>
            <w:tcW w:w="2266" w:type="dxa"/>
          </w:tcPr>
          <w:p w14:paraId="7591F76A" w14:textId="5674D451" w:rsidR="00845111" w:rsidRDefault="00845111" w:rsidP="00D0191F">
            <w:pPr>
              <w:jc w:val="center"/>
            </w:pPr>
            <w:r>
              <w:t>0.9197</w:t>
            </w:r>
          </w:p>
        </w:tc>
      </w:tr>
      <w:tr w:rsidR="00845111" w14:paraId="648549DD" w14:textId="77777777" w:rsidTr="00D0191F">
        <w:tc>
          <w:tcPr>
            <w:tcW w:w="2265" w:type="dxa"/>
          </w:tcPr>
          <w:p w14:paraId="164E2D27" w14:textId="77777777" w:rsidR="00845111" w:rsidRDefault="00845111" w:rsidP="00D0191F">
            <w:pPr>
              <w:jc w:val="center"/>
            </w:pPr>
            <w:r>
              <w:t>Test</w:t>
            </w:r>
          </w:p>
        </w:tc>
        <w:tc>
          <w:tcPr>
            <w:tcW w:w="2265" w:type="dxa"/>
          </w:tcPr>
          <w:p w14:paraId="5026DE59" w14:textId="77777777" w:rsidR="00845111" w:rsidRDefault="00845111" w:rsidP="00D0191F">
            <w:pPr>
              <w:jc w:val="center"/>
            </w:pPr>
            <w:r>
              <w:t>750</w:t>
            </w:r>
          </w:p>
        </w:tc>
        <w:tc>
          <w:tcPr>
            <w:tcW w:w="2265" w:type="dxa"/>
          </w:tcPr>
          <w:p w14:paraId="7E2CEA79" w14:textId="4E2A1535" w:rsidR="00845111" w:rsidRDefault="00845111" w:rsidP="00D0191F">
            <w:pPr>
              <w:jc w:val="center"/>
            </w:pPr>
            <w:r>
              <w:t>0.04</w:t>
            </w:r>
            <w:r>
              <w:t>05</w:t>
            </w:r>
          </w:p>
        </w:tc>
        <w:tc>
          <w:tcPr>
            <w:tcW w:w="2266" w:type="dxa"/>
          </w:tcPr>
          <w:p w14:paraId="1C2C249D" w14:textId="495A7721" w:rsidR="00845111" w:rsidRDefault="00845111" w:rsidP="00D0191F">
            <w:pPr>
              <w:jc w:val="center"/>
            </w:pPr>
            <w:r>
              <w:t>0.92</w:t>
            </w:r>
            <w:r>
              <w:t>58</w:t>
            </w:r>
          </w:p>
        </w:tc>
      </w:tr>
    </w:tbl>
    <w:p w14:paraId="686F9147" w14:textId="296C6619" w:rsidR="00845111" w:rsidRDefault="00845111" w:rsidP="00845111">
      <w:pPr>
        <w:pStyle w:val="BodyText"/>
      </w:pPr>
      <w:r>
        <w:br/>
      </w:r>
      <w:r w:rsidR="004A7D9B">
        <w:t xml:space="preserve">Results from training with the Scaled Conjugate training method on a 10-layer NN with 5 IMU inputs </w:t>
      </w:r>
      <w:r w:rsidR="004A7D9B">
        <w:lastRenderedPageBreak/>
        <w:t xml:space="preserve">are shown in Tables </w:t>
      </w:r>
      <w:r w:rsidR="003744E0">
        <w:t>4.32 and 4.33</w:t>
      </w:r>
      <w:r w:rsidR="004A7D9B">
        <w:t xml:space="preserve"> and Figures Y. </w:t>
      </w:r>
      <w:proofErr w:type="spellStart"/>
      <w:r w:rsidR="004A7D9B">
        <w:t>Matlab</w:t>
      </w:r>
      <w:proofErr w:type="spellEnd"/>
      <w:r w:rsidR="004A7D9B">
        <w:t xml:space="preserve"> used </w:t>
      </w:r>
      <w:r w:rsidR="004A7D9B">
        <w:t>5.0</w:t>
      </w:r>
      <w:r w:rsidR="004A7D9B">
        <w:t>% of CPU time and 24</w:t>
      </w:r>
      <w:r w:rsidR="003744E0">
        <w:t>4</w:t>
      </w:r>
      <w:r w:rsidR="004A7D9B">
        <w:t>Mb of RAM during the process.</w:t>
      </w:r>
    </w:p>
    <w:p w14:paraId="11241FEF" w14:textId="5B8FFD92" w:rsidR="003744E0" w:rsidRDefault="003744E0" w:rsidP="003744E0">
      <w:pPr>
        <w:pStyle w:val="Caption"/>
      </w:pPr>
      <w:bookmarkStart w:id="224" w:name="_Toc14662442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2</w:t>
      </w:r>
      <w:r>
        <w:fldChar w:fldCharType="end"/>
      </w:r>
      <w:r>
        <w:t xml:space="preserve"> </w:t>
      </w:r>
      <w:r w:rsidRPr="0058751D">
        <w:t xml:space="preserve">Scaled Conjugate Training </w:t>
      </w:r>
      <w:r>
        <w:t>progress</w:t>
      </w:r>
      <w:r w:rsidRPr="0058751D">
        <w:t xml:space="preserve"> on 5 IMUs with </w:t>
      </w:r>
      <w:r>
        <w:t>5</w:t>
      </w:r>
      <w:r w:rsidRPr="0058751D">
        <w:t>-layer NN</w:t>
      </w:r>
      <w:bookmarkEnd w:id="224"/>
    </w:p>
    <w:tbl>
      <w:tblPr>
        <w:tblStyle w:val="TableGrid"/>
        <w:tblW w:w="0" w:type="auto"/>
        <w:tblLook w:val="04A0" w:firstRow="1" w:lastRow="0" w:firstColumn="1" w:lastColumn="0" w:noHBand="0" w:noVBand="1"/>
      </w:tblPr>
      <w:tblGrid>
        <w:gridCol w:w="2265"/>
        <w:gridCol w:w="2265"/>
        <w:gridCol w:w="2265"/>
        <w:gridCol w:w="2266"/>
      </w:tblGrid>
      <w:tr w:rsidR="003744E0" w14:paraId="4975BDFD" w14:textId="77777777" w:rsidTr="00D0191F">
        <w:tc>
          <w:tcPr>
            <w:tcW w:w="2265" w:type="dxa"/>
          </w:tcPr>
          <w:p w14:paraId="4289E8EC" w14:textId="77777777" w:rsidR="003744E0" w:rsidRDefault="003744E0" w:rsidP="00D0191F">
            <w:pPr>
              <w:jc w:val="center"/>
            </w:pPr>
            <w:r>
              <w:t>Unit</w:t>
            </w:r>
          </w:p>
        </w:tc>
        <w:tc>
          <w:tcPr>
            <w:tcW w:w="2265" w:type="dxa"/>
          </w:tcPr>
          <w:p w14:paraId="3FB97276" w14:textId="77777777" w:rsidR="003744E0" w:rsidRDefault="003744E0" w:rsidP="00D0191F">
            <w:pPr>
              <w:jc w:val="center"/>
            </w:pPr>
            <w:r>
              <w:t>Initial Value</w:t>
            </w:r>
          </w:p>
        </w:tc>
        <w:tc>
          <w:tcPr>
            <w:tcW w:w="2265" w:type="dxa"/>
          </w:tcPr>
          <w:p w14:paraId="4868F2B5" w14:textId="77777777" w:rsidR="003744E0" w:rsidRDefault="003744E0" w:rsidP="00D0191F">
            <w:pPr>
              <w:jc w:val="center"/>
            </w:pPr>
            <w:r>
              <w:t>Stopped Value</w:t>
            </w:r>
          </w:p>
        </w:tc>
        <w:tc>
          <w:tcPr>
            <w:tcW w:w="2266" w:type="dxa"/>
          </w:tcPr>
          <w:p w14:paraId="7D33DB6C" w14:textId="77777777" w:rsidR="003744E0" w:rsidRDefault="003744E0" w:rsidP="00D0191F">
            <w:pPr>
              <w:jc w:val="center"/>
            </w:pPr>
            <w:r>
              <w:t>Target Value</w:t>
            </w:r>
          </w:p>
        </w:tc>
      </w:tr>
      <w:tr w:rsidR="003744E0" w14:paraId="0B92C8A0" w14:textId="77777777" w:rsidTr="00D0191F">
        <w:tc>
          <w:tcPr>
            <w:tcW w:w="2265" w:type="dxa"/>
          </w:tcPr>
          <w:p w14:paraId="45066136" w14:textId="77777777" w:rsidR="003744E0" w:rsidRDefault="003744E0" w:rsidP="00D0191F">
            <w:pPr>
              <w:jc w:val="center"/>
            </w:pPr>
            <w:r>
              <w:t>Epoch</w:t>
            </w:r>
          </w:p>
        </w:tc>
        <w:tc>
          <w:tcPr>
            <w:tcW w:w="2265" w:type="dxa"/>
          </w:tcPr>
          <w:p w14:paraId="20CC2757" w14:textId="77777777" w:rsidR="003744E0" w:rsidRDefault="003744E0" w:rsidP="00D0191F">
            <w:pPr>
              <w:jc w:val="center"/>
            </w:pPr>
            <w:r>
              <w:t>0</w:t>
            </w:r>
          </w:p>
        </w:tc>
        <w:tc>
          <w:tcPr>
            <w:tcW w:w="2265" w:type="dxa"/>
          </w:tcPr>
          <w:p w14:paraId="530DFC76" w14:textId="77777777" w:rsidR="003744E0" w:rsidRDefault="003744E0" w:rsidP="00D0191F">
            <w:pPr>
              <w:jc w:val="center"/>
            </w:pPr>
            <w:r>
              <w:t>55</w:t>
            </w:r>
          </w:p>
        </w:tc>
        <w:tc>
          <w:tcPr>
            <w:tcW w:w="2266" w:type="dxa"/>
          </w:tcPr>
          <w:p w14:paraId="5A9B1C1F" w14:textId="77777777" w:rsidR="003744E0" w:rsidRDefault="003744E0" w:rsidP="00D0191F">
            <w:pPr>
              <w:jc w:val="center"/>
            </w:pPr>
            <w:r>
              <w:t>1000</w:t>
            </w:r>
          </w:p>
        </w:tc>
      </w:tr>
      <w:tr w:rsidR="003744E0" w14:paraId="1CDA6D4A" w14:textId="77777777" w:rsidTr="00D0191F">
        <w:tc>
          <w:tcPr>
            <w:tcW w:w="2265" w:type="dxa"/>
          </w:tcPr>
          <w:p w14:paraId="1927632A" w14:textId="77777777" w:rsidR="003744E0" w:rsidRDefault="003744E0" w:rsidP="00D0191F">
            <w:pPr>
              <w:jc w:val="center"/>
            </w:pPr>
            <w:r>
              <w:t>Elapsed Time</w:t>
            </w:r>
          </w:p>
        </w:tc>
        <w:tc>
          <w:tcPr>
            <w:tcW w:w="2265" w:type="dxa"/>
          </w:tcPr>
          <w:p w14:paraId="17140F36" w14:textId="77777777" w:rsidR="003744E0" w:rsidRDefault="003744E0" w:rsidP="00D0191F">
            <w:pPr>
              <w:jc w:val="center"/>
            </w:pPr>
            <w:r>
              <w:t>-</w:t>
            </w:r>
          </w:p>
        </w:tc>
        <w:tc>
          <w:tcPr>
            <w:tcW w:w="2265" w:type="dxa"/>
          </w:tcPr>
          <w:p w14:paraId="779852FF" w14:textId="77777777" w:rsidR="003744E0" w:rsidRDefault="003744E0" w:rsidP="00D0191F">
            <w:pPr>
              <w:jc w:val="center"/>
            </w:pPr>
            <w:r>
              <w:t>00:00:00</w:t>
            </w:r>
          </w:p>
        </w:tc>
        <w:tc>
          <w:tcPr>
            <w:tcW w:w="2266" w:type="dxa"/>
          </w:tcPr>
          <w:p w14:paraId="29B4EC4F" w14:textId="77777777" w:rsidR="003744E0" w:rsidRDefault="003744E0" w:rsidP="00D0191F">
            <w:pPr>
              <w:jc w:val="center"/>
            </w:pPr>
            <w:r>
              <w:t>-</w:t>
            </w:r>
          </w:p>
        </w:tc>
      </w:tr>
      <w:tr w:rsidR="003744E0" w14:paraId="2284DE20" w14:textId="77777777" w:rsidTr="00D0191F">
        <w:tc>
          <w:tcPr>
            <w:tcW w:w="2265" w:type="dxa"/>
          </w:tcPr>
          <w:p w14:paraId="029F7A84" w14:textId="77777777" w:rsidR="003744E0" w:rsidRDefault="003744E0" w:rsidP="00D0191F">
            <w:pPr>
              <w:jc w:val="center"/>
            </w:pPr>
            <w:r>
              <w:t>Performance</w:t>
            </w:r>
          </w:p>
        </w:tc>
        <w:tc>
          <w:tcPr>
            <w:tcW w:w="2265" w:type="dxa"/>
          </w:tcPr>
          <w:p w14:paraId="3B2BCA22" w14:textId="77777777" w:rsidR="003744E0" w:rsidRDefault="003744E0" w:rsidP="00D0191F">
            <w:pPr>
              <w:jc w:val="center"/>
            </w:pPr>
            <w:r>
              <w:t>1.24</w:t>
            </w:r>
          </w:p>
        </w:tc>
        <w:tc>
          <w:tcPr>
            <w:tcW w:w="2265" w:type="dxa"/>
          </w:tcPr>
          <w:p w14:paraId="19F64C54" w14:textId="77777777" w:rsidR="003744E0" w:rsidRDefault="003744E0" w:rsidP="00D0191F">
            <w:pPr>
              <w:jc w:val="center"/>
            </w:pPr>
            <w:r>
              <w:t>0.0436</w:t>
            </w:r>
          </w:p>
        </w:tc>
        <w:tc>
          <w:tcPr>
            <w:tcW w:w="2266" w:type="dxa"/>
          </w:tcPr>
          <w:p w14:paraId="18DAF20F" w14:textId="77777777" w:rsidR="003744E0" w:rsidRDefault="003744E0" w:rsidP="00D0191F">
            <w:pPr>
              <w:jc w:val="center"/>
            </w:pPr>
            <w:r>
              <w:t>0</w:t>
            </w:r>
          </w:p>
        </w:tc>
      </w:tr>
      <w:tr w:rsidR="003744E0" w14:paraId="4114B6EB" w14:textId="77777777" w:rsidTr="00D0191F">
        <w:tc>
          <w:tcPr>
            <w:tcW w:w="2265" w:type="dxa"/>
          </w:tcPr>
          <w:p w14:paraId="5E4A3FB3" w14:textId="77777777" w:rsidR="003744E0" w:rsidRDefault="003744E0" w:rsidP="00D0191F">
            <w:pPr>
              <w:jc w:val="center"/>
            </w:pPr>
            <w:r>
              <w:t>Gradient</w:t>
            </w:r>
          </w:p>
        </w:tc>
        <w:tc>
          <w:tcPr>
            <w:tcW w:w="2265" w:type="dxa"/>
          </w:tcPr>
          <w:p w14:paraId="617A9A34" w14:textId="77777777" w:rsidR="003744E0" w:rsidRDefault="003744E0" w:rsidP="00D0191F">
            <w:pPr>
              <w:jc w:val="center"/>
            </w:pPr>
            <w:r>
              <w:t>3.53</w:t>
            </w:r>
          </w:p>
        </w:tc>
        <w:tc>
          <w:tcPr>
            <w:tcW w:w="2265" w:type="dxa"/>
          </w:tcPr>
          <w:p w14:paraId="377AB779" w14:textId="77777777" w:rsidR="003744E0" w:rsidRDefault="003744E0" w:rsidP="00D0191F">
            <w:pPr>
              <w:jc w:val="center"/>
            </w:pPr>
            <w:r>
              <w:t>0.00603</w:t>
            </w:r>
          </w:p>
        </w:tc>
        <w:tc>
          <w:tcPr>
            <w:tcW w:w="2266" w:type="dxa"/>
          </w:tcPr>
          <w:p w14:paraId="79DD7D16" w14:textId="77777777" w:rsidR="003744E0" w:rsidRDefault="003744E0" w:rsidP="00D0191F">
            <w:pPr>
              <w:jc w:val="center"/>
            </w:pPr>
            <w:r>
              <w:t>1e-06</w:t>
            </w:r>
          </w:p>
        </w:tc>
      </w:tr>
      <w:tr w:rsidR="003744E0" w14:paraId="3B061DE1" w14:textId="77777777" w:rsidTr="00D0191F">
        <w:tc>
          <w:tcPr>
            <w:tcW w:w="2265" w:type="dxa"/>
          </w:tcPr>
          <w:p w14:paraId="52BA2E03" w14:textId="77777777" w:rsidR="003744E0" w:rsidRDefault="003744E0" w:rsidP="00D0191F">
            <w:pPr>
              <w:jc w:val="center"/>
            </w:pPr>
            <w:r>
              <w:t>Validation Checks</w:t>
            </w:r>
          </w:p>
        </w:tc>
        <w:tc>
          <w:tcPr>
            <w:tcW w:w="2265" w:type="dxa"/>
          </w:tcPr>
          <w:p w14:paraId="4B83FE5C" w14:textId="77777777" w:rsidR="003744E0" w:rsidRDefault="003744E0" w:rsidP="00D0191F">
            <w:pPr>
              <w:jc w:val="center"/>
            </w:pPr>
            <w:r>
              <w:t>0</w:t>
            </w:r>
          </w:p>
        </w:tc>
        <w:tc>
          <w:tcPr>
            <w:tcW w:w="2265" w:type="dxa"/>
          </w:tcPr>
          <w:p w14:paraId="21C1DE06" w14:textId="77777777" w:rsidR="003744E0" w:rsidRDefault="003744E0" w:rsidP="00D0191F">
            <w:pPr>
              <w:jc w:val="center"/>
            </w:pPr>
            <w:r>
              <w:t>6</w:t>
            </w:r>
          </w:p>
        </w:tc>
        <w:tc>
          <w:tcPr>
            <w:tcW w:w="2266" w:type="dxa"/>
          </w:tcPr>
          <w:p w14:paraId="256F546A" w14:textId="77777777" w:rsidR="003744E0" w:rsidRDefault="003744E0" w:rsidP="00D0191F">
            <w:pPr>
              <w:jc w:val="center"/>
            </w:pPr>
            <w:r>
              <w:t>6</w:t>
            </w:r>
          </w:p>
        </w:tc>
      </w:tr>
    </w:tbl>
    <w:p w14:paraId="3AB2329F" w14:textId="77777777" w:rsidR="004A7D9B" w:rsidRDefault="004A7D9B" w:rsidP="00845111">
      <w:pPr>
        <w:pStyle w:val="BodyText"/>
      </w:pPr>
    </w:p>
    <w:p w14:paraId="6C71354B" w14:textId="0FE90431" w:rsidR="003744E0" w:rsidRDefault="003744E0" w:rsidP="003744E0">
      <w:pPr>
        <w:pStyle w:val="Caption"/>
      </w:pPr>
      <w:bookmarkStart w:id="225" w:name="_Toc14662442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3</w:t>
      </w:r>
      <w:r>
        <w:fldChar w:fldCharType="end"/>
      </w:r>
      <w:r>
        <w:t xml:space="preserve"> </w:t>
      </w:r>
      <w:r w:rsidRPr="00AC2A62">
        <w:t xml:space="preserve">Scaled Conjugate Training </w:t>
      </w:r>
      <w:r>
        <w:t>results</w:t>
      </w:r>
      <w:r w:rsidRPr="00AC2A62">
        <w:t xml:space="preserve"> on 5 IMUs with 5-layer NN</w:t>
      </w:r>
      <w:bookmarkEnd w:id="225"/>
    </w:p>
    <w:tbl>
      <w:tblPr>
        <w:tblStyle w:val="TableGrid"/>
        <w:tblW w:w="0" w:type="auto"/>
        <w:tblLook w:val="04A0" w:firstRow="1" w:lastRow="0" w:firstColumn="1" w:lastColumn="0" w:noHBand="0" w:noVBand="1"/>
      </w:tblPr>
      <w:tblGrid>
        <w:gridCol w:w="2265"/>
        <w:gridCol w:w="2265"/>
        <w:gridCol w:w="2265"/>
        <w:gridCol w:w="2266"/>
      </w:tblGrid>
      <w:tr w:rsidR="003744E0" w14:paraId="7FB1CEF1" w14:textId="77777777" w:rsidTr="00D0191F">
        <w:tc>
          <w:tcPr>
            <w:tcW w:w="2265" w:type="dxa"/>
          </w:tcPr>
          <w:p w14:paraId="483881B1" w14:textId="77777777" w:rsidR="003744E0" w:rsidRDefault="003744E0" w:rsidP="00D0191F">
            <w:pPr>
              <w:jc w:val="center"/>
            </w:pPr>
          </w:p>
        </w:tc>
        <w:tc>
          <w:tcPr>
            <w:tcW w:w="2265" w:type="dxa"/>
          </w:tcPr>
          <w:p w14:paraId="3AD443A9" w14:textId="77777777" w:rsidR="003744E0" w:rsidRDefault="003744E0" w:rsidP="00D0191F">
            <w:pPr>
              <w:jc w:val="center"/>
            </w:pPr>
            <w:r>
              <w:t>Observations</w:t>
            </w:r>
          </w:p>
        </w:tc>
        <w:tc>
          <w:tcPr>
            <w:tcW w:w="2265" w:type="dxa"/>
          </w:tcPr>
          <w:p w14:paraId="7C34747F" w14:textId="77777777" w:rsidR="003744E0" w:rsidRDefault="003744E0" w:rsidP="00D0191F">
            <w:pPr>
              <w:jc w:val="center"/>
            </w:pPr>
            <w:r>
              <w:t>MSE</w:t>
            </w:r>
          </w:p>
        </w:tc>
        <w:tc>
          <w:tcPr>
            <w:tcW w:w="2266" w:type="dxa"/>
          </w:tcPr>
          <w:p w14:paraId="03661EA2" w14:textId="77777777" w:rsidR="003744E0" w:rsidRDefault="003744E0" w:rsidP="00D0191F">
            <w:pPr>
              <w:jc w:val="center"/>
            </w:pPr>
            <w:r>
              <w:t>R</w:t>
            </w:r>
          </w:p>
        </w:tc>
      </w:tr>
      <w:tr w:rsidR="003744E0" w14:paraId="6CD0109F" w14:textId="77777777" w:rsidTr="00D0191F">
        <w:tc>
          <w:tcPr>
            <w:tcW w:w="2265" w:type="dxa"/>
          </w:tcPr>
          <w:p w14:paraId="635CE630" w14:textId="77777777" w:rsidR="003744E0" w:rsidRDefault="003744E0" w:rsidP="00D0191F">
            <w:pPr>
              <w:jc w:val="center"/>
            </w:pPr>
            <w:r>
              <w:t>Training</w:t>
            </w:r>
          </w:p>
        </w:tc>
        <w:tc>
          <w:tcPr>
            <w:tcW w:w="2265" w:type="dxa"/>
          </w:tcPr>
          <w:p w14:paraId="7DF7BC57" w14:textId="77777777" w:rsidR="003744E0" w:rsidRDefault="003744E0" w:rsidP="00D0191F">
            <w:pPr>
              <w:jc w:val="center"/>
            </w:pPr>
            <w:r>
              <w:t>3499</w:t>
            </w:r>
          </w:p>
        </w:tc>
        <w:tc>
          <w:tcPr>
            <w:tcW w:w="2265" w:type="dxa"/>
          </w:tcPr>
          <w:p w14:paraId="24014DF1" w14:textId="77777777" w:rsidR="003744E0" w:rsidRDefault="003744E0" w:rsidP="00D0191F">
            <w:pPr>
              <w:jc w:val="center"/>
            </w:pPr>
            <w:r>
              <w:t>0.0440</w:t>
            </w:r>
          </w:p>
        </w:tc>
        <w:tc>
          <w:tcPr>
            <w:tcW w:w="2266" w:type="dxa"/>
          </w:tcPr>
          <w:p w14:paraId="6117E599" w14:textId="77777777" w:rsidR="003744E0" w:rsidRDefault="003744E0" w:rsidP="00D0191F">
            <w:pPr>
              <w:jc w:val="center"/>
            </w:pPr>
            <w:r>
              <w:t>0.9216</w:t>
            </w:r>
          </w:p>
        </w:tc>
      </w:tr>
      <w:tr w:rsidR="003744E0" w14:paraId="760EFBF8" w14:textId="77777777" w:rsidTr="00D0191F">
        <w:tc>
          <w:tcPr>
            <w:tcW w:w="2265" w:type="dxa"/>
          </w:tcPr>
          <w:p w14:paraId="051A8F23" w14:textId="77777777" w:rsidR="003744E0" w:rsidRDefault="003744E0" w:rsidP="00D0191F">
            <w:pPr>
              <w:jc w:val="center"/>
            </w:pPr>
            <w:r>
              <w:t>Validation</w:t>
            </w:r>
          </w:p>
        </w:tc>
        <w:tc>
          <w:tcPr>
            <w:tcW w:w="2265" w:type="dxa"/>
          </w:tcPr>
          <w:p w14:paraId="66F1F06E" w14:textId="77777777" w:rsidR="003744E0" w:rsidRDefault="003744E0" w:rsidP="00D0191F">
            <w:pPr>
              <w:jc w:val="center"/>
            </w:pPr>
            <w:r>
              <w:t>750</w:t>
            </w:r>
          </w:p>
        </w:tc>
        <w:tc>
          <w:tcPr>
            <w:tcW w:w="2265" w:type="dxa"/>
          </w:tcPr>
          <w:p w14:paraId="6AA18712" w14:textId="77777777" w:rsidR="003744E0" w:rsidRDefault="003744E0" w:rsidP="00D0191F">
            <w:pPr>
              <w:jc w:val="center"/>
            </w:pPr>
            <w:r>
              <w:t>0.0470</w:t>
            </w:r>
          </w:p>
        </w:tc>
        <w:tc>
          <w:tcPr>
            <w:tcW w:w="2266" w:type="dxa"/>
          </w:tcPr>
          <w:p w14:paraId="51C7B8F2" w14:textId="77777777" w:rsidR="003744E0" w:rsidRDefault="003744E0" w:rsidP="00D0191F">
            <w:pPr>
              <w:jc w:val="center"/>
            </w:pPr>
            <w:r>
              <w:t>0.9197</w:t>
            </w:r>
          </w:p>
        </w:tc>
      </w:tr>
      <w:tr w:rsidR="003744E0" w14:paraId="2C51361F" w14:textId="77777777" w:rsidTr="00D0191F">
        <w:tc>
          <w:tcPr>
            <w:tcW w:w="2265" w:type="dxa"/>
          </w:tcPr>
          <w:p w14:paraId="37E5540D" w14:textId="77777777" w:rsidR="003744E0" w:rsidRDefault="003744E0" w:rsidP="00D0191F">
            <w:pPr>
              <w:jc w:val="center"/>
            </w:pPr>
            <w:r>
              <w:t>Test</w:t>
            </w:r>
          </w:p>
        </w:tc>
        <w:tc>
          <w:tcPr>
            <w:tcW w:w="2265" w:type="dxa"/>
          </w:tcPr>
          <w:p w14:paraId="73D65368" w14:textId="77777777" w:rsidR="003744E0" w:rsidRDefault="003744E0" w:rsidP="00D0191F">
            <w:pPr>
              <w:jc w:val="center"/>
            </w:pPr>
            <w:r>
              <w:t>750</w:t>
            </w:r>
          </w:p>
        </w:tc>
        <w:tc>
          <w:tcPr>
            <w:tcW w:w="2265" w:type="dxa"/>
          </w:tcPr>
          <w:p w14:paraId="004AB113" w14:textId="77777777" w:rsidR="003744E0" w:rsidRDefault="003744E0" w:rsidP="00D0191F">
            <w:pPr>
              <w:jc w:val="center"/>
            </w:pPr>
            <w:r>
              <w:t>0.0405</w:t>
            </w:r>
          </w:p>
        </w:tc>
        <w:tc>
          <w:tcPr>
            <w:tcW w:w="2266" w:type="dxa"/>
          </w:tcPr>
          <w:p w14:paraId="4C77D5C8" w14:textId="77777777" w:rsidR="003744E0" w:rsidRDefault="003744E0" w:rsidP="00D0191F">
            <w:pPr>
              <w:jc w:val="center"/>
            </w:pPr>
            <w:r>
              <w:t>0.9258</w:t>
            </w:r>
          </w:p>
        </w:tc>
      </w:tr>
    </w:tbl>
    <w:p w14:paraId="0B654C9B" w14:textId="77777777" w:rsidR="003744E0" w:rsidRPr="005E766F" w:rsidRDefault="003744E0" w:rsidP="00845111">
      <w:pPr>
        <w:pStyle w:val="BodyText"/>
      </w:pPr>
    </w:p>
    <w:p w14:paraId="2CEE5994" w14:textId="1B254383" w:rsidR="005E766F" w:rsidRPr="005E766F" w:rsidRDefault="005E766F" w:rsidP="005E766F">
      <w:pPr>
        <w:pStyle w:val="BodyText"/>
      </w:pPr>
    </w:p>
    <w:p w14:paraId="542801E5" w14:textId="3C1450BF" w:rsidR="00550C7C" w:rsidRDefault="00325301" w:rsidP="00325301">
      <w:pPr>
        <w:pStyle w:val="Heading3"/>
        <w:rPr>
          <w:noProof w:val="0"/>
        </w:rPr>
      </w:pPr>
      <w:bookmarkStart w:id="226" w:name="_Toc146552355"/>
      <w:r w:rsidRPr="00280F56">
        <w:rPr>
          <w:noProof w:val="0"/>
        </w:rPr>
        <w:t xml:space="preserve">Evaluating differing orientations of </w:t>
      </w:r>
      <w:r w:rsidR="00C645EE">
        <w:rPr>
          <w:noProof w:val="0"/>
        </w:rPr>
        <w:t>IMUs</w:t>
      </w:r>
      <w:bookmarkEnd w:id="226"/>
      <w:r w:rsidRPr="00280F56">
        <w:rPr>
          <w:noProof w:val="0"/>
        </w:rPr>
        <w:br/>
      </w:r>
    </w:p>
    <w:p w14:paraId="1492FECB" w14:textId="22228B9C" w:rsidR="00896FCF" w:rsidRPr="00896FCF" w:rsidRDefault="00896FCF" w:rsidP="00896FCF">
      <w:pPr>
        <w:pStyle w:val="BodyText"/>
      </w:pPr>
    </w:p>
    <w:p w14:paraId="0E3042A4" w14:textId="77777777" w:rsidR="00325301" w:rsidRPr="00280F56" w:rsidRDefault="00325301" w:rsidP="00896FCF">
      <w:pPr>
        <w:pStyle w:val="BodyText"/>
      </w:pPr>
      <w:bookmarkStart w:id="227" w:name="_Toc146547350"/>
      <w:r w:rsidRPr="00280F56">
        <w:t>In Chapter 5, analysis of the results will be undertaken with conclusions reached in Chapter 6.</w:t>
      </w:r>
      <w:bookmarkEnd w:id="227"/>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28" w:name="_Toc146552356"/>
      <w:r w:rsidRPr="00280F56">
        <w:t xml:space="preserve">Discussion and </w:t>
      </w:r>
      <w:r w:rsidR="00866BAC" w:rsidRPr="00280F56">
        <w:t>Analysis</w:t>
      </w:r>
      <w:bookmarkEnd w:id="228"/>
    </w:p>
    <w:p w14:paraId="6B458D65" w14:textId="053D2665" w:rsidR="005111D2" w:rsidRPr="00280F56" w:rsidRDefault="005111D2" w:rsidP="007A2638">
      <w:pPr>
        <w:pStyle w:val="Heading2"/>
        <w:rPr>
          <w:noProof w:val="0"/>
        </w:rPr>
      </w:pPr>
      <w:bookmarkStart w:id="229" w:name="_Toc146552357"/>
      <w:r w:rsidRPr="00280F56">
        <w:rPr>
          <w:noProof w:val="0"/>
        </w:rPr>
        <w:t>Experimental Design</w:t>
      </w:r>
      <w:bookmarkEnd w:id="229"/>
      <w:r w:rsidR="002F218C">
        <w:rPr>
          <w:noProof w:val="0"/>
        </w:rPr>
        <w:t xml:space="preserve"> Analysis</w:t>
      </w:r>
    </w:p>
    <w:p w14:paraId="692D3FB4" w14:textId="4EC83782" w:rsidR="007A2638" w:rsidRPr="00280F56" w:rsidRDefault="00126841" w:rsidP="008B7345">
      <w:pPr>
        <w:pStyle w:val="BodyText"/>
      </w:pPr>
      <w:r w:rsidRPr="00280F56">
        <w:t>First, the experimental design and implementation needs to be discussed.</w:t>
      </w:r>
      <w:r w:rsidRPr="00280F56">
        <w:br/>
      </w:r>
      <w:r w:rsidRPr="00280F56">
        <w:br/>
        <w:t xml:space="preserve">The overall design concept is </w:t>
      </w:r>
      <w:proofErr w:type="gramStart"/>
      <w:r w:rsidRPr="00280F56">
        <w:t>sound</w:t>
      </w:r>
      <w:proofErr w:type="gramEnd"/>
      <w:r w:rsidRPr="00280F56">
        <w:t xml:space="preserve"> 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5111D2" w:rsidRPr="00280F56">
        <w:br/>
      </w:r>
      <w:r w:rsidRPr="00280F56">
        <w:br/>
        <w:t xml:space="preserve">Ideally, the Raspberry Pi should be replaced with a system capable of utilising TensorFlow models so that the developed model in </w:t>
      </w:r>
      <w:proofErr w:type="spellStart"/>
      <w:r w:rsidRPr="00280F56">
        <w:t>Matlab</w:t>
      </w:r>
      <w:proofErr w:type="spellEnd"/>
      <w:r w:rsidRPr="00280F56">
        <w:t xml:space="preserve"> can be directly implemented on the unit</w:t>
      </w:r>
      <w:r w:rsidR="007A2638" w:rsidRPr="00280F56">
        <w:t xml:space="preserve"> and/or to </w:t>
      </w:r>
      <w:r w:rsidRPr="00280F56">
        <w:t>increase the data collection rate</w:t>
      </w:r>
      <w:r w:rsidR="004445E2">
        <w:t>.</w:t>
      </w:r>
      <w:r w:rsidR="005111D2" w:rsidRPr="00280F56">
        <w:br/>
      </w:r>
      <w:r w:rsidRPr="00280F56">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rsidRPr="00280F56">
        <w:t xml:space="preserve">and consistent </w:t>
      </w:r>
      <w:r w:rsidRPr="00280F56">
        <w:t>time-stamped data would decrease the time necessary to manually align readings and it is possible that this can be automated.</w:t>
      </w:r>
      <w:r w:rsidR="004445E2">
        <w:t xml:space="preserve"> Reducing the number of processes running on the Raspberry Pi may help in training but will not aid </w:t>
      </w:r>
      <w:r w:rsidR="001A1B6F">
        <w:t>accuracy under operation.</w:t>
      </w:r>
      <w:r w:rsidR="005111D2" w:rsidRPr="00280F56">
        <w:br/>
      </w:r>
      <w:r w:rsidRPr="00280F56">
        <w:br/>
      </w:r>
      <w:r w:rsidR="005111D2" w:rsidRPr="00280F56">
        <w:t xml:space="preserve">The aluminium and plastic baseboard design was proposed for rigidity </w:t>
      </w:r>
      <w:r w:rsidR="001A1B6F">
        <w:t xml:space="preserve">to ensure the IMU sensors all operated on the same plane to make comparisons simpler </w:t>
      </w:r>
      <w:r w:rsidR="005111D2" w:rsidRPr="00280F56">
        <w:t xml:space="preserve">but it is likely that </w:t>
      </w:r>
      <w:r w:rsidR="00C97540">
        <w:t>IMU</w:t>
      </w:r>
      <w:r w:rsidR="005111D2" w:rsidRPr="00280F56">
        <w:t xml:space="preserve"> sensors will be directly mounted to the panels on a vehicle and so it is possible that magnetometer data can be used to aid in orientation determination but at </w:t>
      </w:r>
      <w:r w:rsidR="001A1B6F">
        <w:t xml:space="preserve">possible extra computation </w:t>
      </w:r>
      <w:r w:rsidR="005111D2" w:rsidRPr="00280F56">
        <w:t>cost</w:t>
      </w:r>
      <w:r w:rsidR="001A1B6F">
        <w:t>s</w:t>
      </w:r>
      <w:r w:rsidR="005111D2" w:rsidRPr="00280F56">
        <w:t xml:space="preserve"> of dealing with sensors not on the same plane as the camera-based </w:t>
      </w:r>
      <w:r w:rsidR="00C97540">
        <w:t>IMU</w:t>
      </w:r>
      <w:r w:rsidR="005111D2" w:rsidRPr="00280F56">
        <w:t>. If a single baseboard is to be used to eliminate multiple plane concerns, then this should be changed to a non-magnetic rigid material such as abs plastic.</w:t>
      </w:r>
      <w:r w:rsidR="007A2638" w:rsidRPr="00280F56">
        <w:br/>
      </w:r>
      <w:r w:rsidR="007A2638" w:rsidRPr="00280F56">
        <w:br/>
        <w:t xml:space="preserve">The robot arm provides predictable angles once calibrated however </w:t>
      </w:r>
      <w:r w:rsidR="001A1B6F">
        <w:t xml:space="preserve">the robot joint construction </w:t>
      </w:r>
      <w:r w:rsidR="007A2638" w:rsidRPr="00280F56">
        <w:t xml:space="preserve">does not easily permit roll and pitch modifications while travelling in </w:t>
      </w:r>
      <w:r w:rsidR="001A1B6F">
        <w:t xml:space="preserve">forward </w:t>
      </w:r>
      <w:r w:rsidR="007A2638" w:rsidRPr="00280F56">
        <w:t xml:space="preserve">except for small distances (limited by the reach of the arm and its joints). As such, this experiment does not consider roll and pitch movements while under any form of lateral motion. </w:t>
      </w:r>
      <w:r w:rsidR="001A1B6F">
        <w:t xml:space="preserve">A track should be designed with accurate </w:t>
      </w:r>
      <w:r w:rsidR="001A1B6F">
        <w:lastRenderedPageBreak/>
        <w:t xml:space="preserve">angles so that the effects of lateral motion while the vehicle is undergoing pitch and roll movements can be analysed. The time constraints of this experiment did not permit the construction of such a track that is long enough to give a good set of data </w:t>
      </w:r>
      <w:r w:rsidR="00676273">
        <w:t>useful for training purposes. The track will need to contain a sled that the baseboard can travel on because the vehicle contains oil-filled suspension and suspension springs so determining the actual rotation of the vehicle will be challenging.</w:t>
      </w:r>
      <w:r w:rsidR="001A1B6F">
        <w:br/>
      </w:r>
    </w:p>
    <w:p w14:paraId="1B06681B" w14:textId="5823CD48" w:rsidR="005111D2" w:rsidRPr="00280F56" w:rsidRDefault="005111D2" w:rsidP="005111D2">
      <w:pPr>
        <w:pStyle w:val="Heading2"/>
        <w:rPr>
          <w:noProof w:val="0"/>
        </w:rPr>
      </w:pPr>
      <w:bookmarkStart w:id="230" w:name="_Toc146552358"/>
      <w:r w:rsidRPr="00280F56">
        <w:rPr>
          <w:noProof w:val="0"/>
        </w:rPr>
        <w:t>Filter results</w:t>
      </w:r>
      <w:r w:rsidR="002F218C">
        <w:rPr>
          <w:noProof w:val="0"/>
        </w:rPr>
        <w:t xml:space="preserve"> analysis</w:t>
      </w:r>
      <w:r w:rsidRPr="00280F56">
        <w:rPr>
          <w:noProof w:val="0"/>
        </w:rPr>
        <w:t>.</w:t>
      </w:r>
      <w:bookmarkEnd w:id="230"/>
    </w:p>
    <w:p w14:paraId="5FE440C1" w14:textId="1C0580F0"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due to processor scheduling. This aspect of the Madgwick filter will need more research if this filter is implemented.</w:t>
      </w:r>
      <w:r w:rsidR="00C52BA8">
        <w:br/>
      </w:r>
      <w:r w:rsidR="00C52BA8" w:rsidRPr="00280F56">
        <w:t xml:space="preserve"> </w:t>
      </w:r>
      <w:r w:rsidR="00126841" w:rsidRPr="00280F56">
        <w:br/>
        <w:t xml:space="preserve">The Kalman filter approximates the robot arm control movement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 xml:space="preserve">but </w:t>
      </w:r>
      <w:proofErr w:type="gramStart"/>
      <w:r w:rsidR="00126841" w:rsidRPr="00280F56">
        <w:t>has a tendency to</w:t>
      </w:r>
      <w:proofErr w:type="gramEnd"/>
      <w:r w:rsidR="00126841" w:rsidRPr="00280F56">
        <w:t xml:space="preserve">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61814C97"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0B56ECDC" w14:textId="7D9F8A4F" w:rsidR="007A2638" w:rsidRPr="00280F56" w:rsidRDefault="00C52BA8" w:rsidP="007A2638">
      <w:pPr>
        <w:pStyle w:val="BodyText"/>
      </w:pPr>
      <w:r>
        <w:t xml:space="preserve">A default </w:t>
      </w:r>
      <w:r w:rsidR="00BB49C4">
        <w:t xml:space="preserve">MLP 10-layer sigmoid neural network appears easily capable of determining </w:t>
      </w:r>
      <w:proofErr w:type="spellStart"/>
      <w:r w:rsidR="00BB49C4">
        <w:t>euler</w:t>
      </w:r>
      <w:proofErr w:type="spellEnd"/>
      <w:r w:rsidR="00BB49C4">
        <w:t xml:space="preserve"> angles from gyroscope and accelerometer data from a single imu without any optimisation.</w:t>
      </w:r>
      <w:r w:rsidR="00BB49C4">
        <w:br/>
      </w:r>
      <w:r w:rsidR="00C91F69"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31" w:name="_Toc146552359"/>
      <w:r>
        <w:lastRenderedPageBreak/>
        <w:t xml:space="preserve">. </w:t>
      </w:r>
      <w:r w:rsidR="00EC7ED1" w:rsidRPr="00280F56">
        <w:t>Conclusion and Future Works</w:t>
      </w:r>
      <w:bookmarkEnd w:id="231"/>
      <w:r w:rsidR="00EC7ED1" w:rsidRPr="00280F56">
        <w:t xml:space="preserve"> </w:t>
      </w:r>
    </w:p>
    <w:p w14:paraId="4608D65B" w14:textId="19E000CE" w:rsidR="002F218C" w:rsidRPr="00280F56"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in conjunction with a neural network can improve image stabilisation of a camera on an RC vehicle, compared with a single inertial </w:t>
      </w:r>
      <w:r>
        <w:t>measurement unit</w:t>
      </w:r>
      <w:r w:rsidRPr="00280F56">
        <w:t>.</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32" w:name="_Toc146552360"/>
      <w:r w:rsidRPr="00280F56">
        <w:t>Appendi</w:t>
      </w:r>
      <w:r w:rsidR="00F06A92" w:rsidRPr="00280F56">
        <w:t>ces</w:t>
      </w:r>
      <w:bookmarkEnd w:id="232"/>
      <w:r w:rsidRPr="00280F56">
        <w:t xml:space="preserve"> </w:t>
      </w:r>
    </w:p>
    <w:p w14:paraId="4115F882" w14:textId="68CF6471" w:rsidR="00F06A92" w:rsidRPr="00280F56" w:rsidRDefault="00F06A92" w:rsidP="00804241">
      <w:pPr>
        <w:pStyle w:val="Heading2"/>
        <w:rPr>
          <w:noProof w:val="0"/>
        </w:rPr>
      </w:pPr>
      <w:bookmarkStart w:id="233" w:name="_Toc146552361"/>
      <w:r w:rsidRPr="00280F56">
        <w:rPr>
          <w:noProof w:val="0"/>
        </w:rPr>
        <w:t>Appendix 1</w:t>
      </w:r>
      <w:r w:rsidR="00C97540">
        <w:rPr>
          <w:noProof w:val="0"/>
        </w:rPr>
        <w:t xml:space="preserve">. </w:t>
      </w:r>
      <w:r w:rsidRPr="00280F56">
        <w:rPr>
          <w:noProof w:val="0"/>
        </w:rPr>
        <w:t>Code</w:t>
      </w:r>
      <w:bookmarkEnd w:id="233"/>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34" w:name="_Toc146552362"/>
      <w:r w:rsidRPr="00280F56">
        <w:rPr>
          <w:noProof w:val="0"/>
        </w:rPr>
        <w:t>Appendix 2. Calibration results.</w:t>
      </w:r>
      <w:bookmarkEnd w:id="234"/>
    </w:p>
    <w:p w14:paraId="0F669BC1" w14:textId="0FE175D8" w:rsidR="00F06A92" w:rsidRPr="00280F56" w:rsidRDefault="00F06A92" w:rsidP="00352A0E">
      <w:pPr>
        <w:pStyle w:val="Caption"/>
      </w:pPr>
      <w:bookmarkStart w:id="235" w:name="_Toc146546634"/>
      <w:bookmarkStart w:id="236" w:name="_Toc146547351"/>
      <w:bookmarkStart w:id="237" w:name="_Toc146624427"/>
      <w:r w:rsidRPr="00280F56">
        <w:t xml:space="preserve">Table </w:t>
      </w:r>
      <w:r w:rsidR="003744E0">
        <w:fldChar w:fldCharType="begin"/>
      </w:r>
      <w:r w:rsidR="003744E0">
        <w:instrText xml:space="preserve"> STYLEREF 1 \s </w:instrText>
      </w:r>
      <w:r w:rsidR="003744E0">
        <w:fldChar w:fldCharType="separate"/>
      </w:r>
      <w:r w:rsidR="003744E0">
        <w:t>7</w:t>
      </w:r>
      <w:r w:rsidR="003744E0">
        <w:fldChar w:fldCharType="end"/>
      </w:r>
      <w:r w:rsidR="003744E0">
        <w:t>.</w:t>
      </w:r>
      <w:r w:rsidR="003744E0">
        <w:fldChar w:fldCharType="begin"/>
      </w:r>
      <w:r w:rsidR="003744E0">
        <w:instrText xml:space="preserve"> SEQ Table \* ARABIC \s 1 </w:instrText>
      </w:r>
      <w:r w:rsidR="003744E0">
        <w:fldChar w:fldCharType="separate"/>
      </w:r>
      <w:r w:rsidR="003744E0">
        <w:t>1</w:t>
      </w:r>
      <w:r w:rsidR="003744E0">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35"/>
      <w:bookmarkEnd w:id="236"/>
      <w:bookmarkEnd w:id="237"/>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4C0729D1" w:rsidR="00934A2D" w:rsidRPr="00280F56" w:rsidRDefault="00876927" w:rsidP="00352A0E">
      <w:pPr>
        <w:pStyle w:val="Caption"/>
      </w:pPr>
      <w:bookmarkStart w:id="238" w:name="_Toc146547352"/>
      <w:bookmarkStart w:id="239" w:name="_Toc146551686"/>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w:t>
      </w:r>
      <w:r w:rsidR="00C97540">
        <w:t>IMU</w:t>
      </w:r>
      <w:r w:rsidRPr="00280F56">
        <w:t xml:space="preserve"> Calibration graphs for Central Camera </w:t>
      </w:r>
      <w:r w:rsidR="00C97540">
        <w:t>IMU</w:t>
      </w:r>
      <w:bookmarkEnd w:id="238"/>
      <w:bookmarkEnd w:id="239"/>
      <w:r w:rsidR="00934A2D" w:rsidRPr="00280F56">
        <w:br w:type="page"/>
      </w:r>
    </w:p>
    <w:p w14:paraId="3818EE95" w14:textId="65B52AED" w:rsidR="00876927" w:rsidRPr="00280F56" w:rsidRDefault="00876927" w:rsidP="00352A0E">
      <w:pPr>
        <w:pStyle w:val="Caption"/>
      </w:pPr>
      <w:r w:rsidRPr="00280F56">
        <w:lastRenderedPageBreak/>
        <w:br/>
      </w:r>
      <w:bookmarkStart w:id="240" w:name="_Toc146547353"/>
      <w:bookmarkStart w:id="241" w:name="_Toc146551687"/>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40"/>
      <w:bookmarkEnd w:id="241"/>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4CE87622" w:rsidR="00876927" w:rsidRPr="00280F56" w:rsidRDefault="00876927" w:rsidP="00352A0E">
      <w:pPr>
        <w:pStyle w:val="Caption"/>
      </w:pPr>
      <w:bookmarkStart w:id="242" w:name="_Toc146547354"/>
      <w:bookmarkStart w:id="243" w:name="_Toc146551688"/>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w:t>
      </w:r>
      <w:r w:rsidR="00C97540">
        <w:t>IMU</w:t>
      </w:r>
      <w:r w:rsidRPr="00280F56">
        <w:t xml:space="preserve"> Calibration graphs for Front Right </w:t>
      </w:r>
      <w:r w:rsidR="00C97540">
        <w:t>IMU</w:t>
      </w:r>
      <w:bookmarkEnd w:id="242"/>
      <w:bookmarkEnd w:id="243"/>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A8E7FAB" w:rsidR="00C911F7" w:rsidRPr="00280F56" w:rsidRDefault="00C911F7" w:rsidP="00352A0E">
      <w:pPr>
        <w:pStyle w:val="Caption"/>
      </w:pPr>
      <w:bookmarkStart w:id="244" w:name="_Toc146547355"/>
      <w:bookmarkStart w:id="245" w:name="_Toc146551689"/>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w:t>
      </w:r>
      <w:r w:rsidR="00C97540">
        <w:t>IMU</w:t>
      </w:r>
      <w:r w:rsidRPr="00280F56">
        <w:t xml:space="preserve"> Calibration graphs for Rear Left </w:t>
      </w:r>
      <w:r w:rsidR="00C97540">
        <w:t>IMU</w:t>
      </w:r>
      <w:bookmarkEnd w:id="244"/>
      <w:bookmarkEnd w:id="245"/>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46"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46"/>
    </w:p>
    <w:p w14:paraId="2B99A194" w14:textId="7FC5AF1C" w:rsidR="00C911F7" w:rsidRPr="00280F56" w:rsidRDefault="00C911F7" w:rsidP="00352A0E">
      <w:pPr>
        <w:pStyle w:val="Caption"/>
      </w:pPr>
      <w:bookmarkStart w:id="247" w:name="_Toc146547357"/>
      <w:bookmarkStart w:id="248" w:name="_Toc146551690"/>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Figure  </w:t>
      </w:r>
      <w:r w:rsidR="00C97540">
        <w:t>IMU</w:t>
      </w:r>
      <w:r w:rsidRPr="00280F56">
        <w:t xml:space="preserve"> Calibration graphs for Right Rear </w:t>
      </w:r>
      <w:r w:rsidR="00C97540">
        <w:t>IMU</w:t>
      </w:r>
      <w:bookmarkEnd w:id="247"/>
      <w:bookmarkEnd w:id="248"/>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49"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49"/>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50" w:name="_Toc146552364"/>
      <w:r w:rsidRPr="00280F56">
        <w:lastRenderedPageBreak/>
        <w:t xml:space="preserve">Chapter </w:t>
      </w:r>
      <w:r w:rsidR="00934A2D" w:rsidRPr="00280F56">
        <w:t>8</w:t>
      </w:r>
      <w:r w:rsidR="005275F2">
        <w:t xml:space="preserve">. </w:t>
      </w:r>
      <w:r w:rsidR="00BE0D55" w:rsidRPr="00280F56">
        <w:t>References</w:t>
      </w:r>
      <w:bookmarkEnd w:id="250"/>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matlab.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lab. (2023). </w:t>
      </w:r>
      <w:r w:rsidRPr="0029296F">
        <w:rPr>
          <w:rFonts w:ascii="Calibri" w:hAnsi="Calibri" w:cs="Calibri"/>
          <w:i/>
          <w:iCs/>
          <w:noProof/>
        </w:rPr>
        <w:t>Matlab PolyFit function</w:t>
      </w:r>
      <w:r w:rsidRPr="0029296F">
        <w:rPr>
          <w:rFonts w:ascii="Calibri" w:hAnsi="Calibri" w:cs="Calibri"/>
          <w:noProof/>
        </w:rPr>
        <w:t>. https://au.mathworks.com/help/matlab/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Buy a Raspberry Pi 4 Model B – Raspberry Pi</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3"/>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19"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0"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1"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48"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4CD1C" w14:textId="77777777" w:rsidR="006E5610" w:rsidRPr="00280F56" w:rsidRDefault="006E5610">
      <w:r w:rsidRPr="00280F56">
        <w:separator/>
      </w:r>
    </w:p>
  </w:endnote>
  <w:endnote w:type="continuationSeparator" w:id="0">
    <w:p w14:paraId="7736DA57" w14:textId="77777777" w:rsidR="006E5610" w:rsidRPr="00280F56" w:rsidRDefault="006E5610">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ACC25" w14:textId="77777777" w:rsidR="006E5610" w:rsidRPr="00280F56" w:rsidRDefault="006E5610">
      <w:r w:rsidRPr="00280F56">
        <w:separator/>
      </w:r>
    </w:p>
  </w:footnote>
  <w:footnote w:type="continuationSeparator" w:id="0">
    <w:p w14:paraId="7D7B6B95" w14:textId="77777777" w:rsidR="006E5610" w:rsidRPr="00280F56" w:rsidRDefault="006E5610">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0BC5"/>
    <w:rsid w:val="001F2522"/>
    <w:rsid w:val="001F38A5"/>
    <w:rsid w:val="00202319"/>
    <w:rsid w:val="002030A1"/>
    <w:rsid w:val="00203576"/>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96F"/>
    <w:rsid w:val="00292B5F"/>
    <w:rsid w:val="00293367"/>
    <w:rsid w:val="0029511A"/>
    <w:rsid w:val="002955F3"/>
    <w:rsid w:val="002A16BA"/>
    <w:rsid w:val="002A3E0D"/>
    <w:rsid w:val="002A6F11"/>
    <w:rsid w:val="002A7F81"/>
    <w:rsid w:val="002B0A77"/>
    <w:rsid w:val="002B33EC"/>
    <w:rsid w:val="002B384B"/>
    <w:rsid w:val="002B4DA0"/>
    <w:rsid w:val="002C0374"/>
    <w:rsid w:val="002C2EFA"/>
    <w:rsid w:val="002C3941"/>
    <w:rsid w:val="002C402A"/>
    <w:rsid w:val="002C4263"/>
    <w:rsid w:val="002C7293"/>
    <w:rsid w:val="002D0C8C"/>
    <w:rsid w:val="002D0DA0"/>
    <w:rsid w:val="002D3B3A"/>
    <w:rsid w:val="002D3DFC"/>
    <w:rsid w:val="002E07DE"/>
    <w:rsid w:val="002E0C18"/>
    <w:rsid w:val="002E1D35"/>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C7C28"/>
    <w:rsid w:val="003D4F3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A7D9B"/>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900"/>
    <w:rsid w:val="00524C6A"/>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2BCC"/>
    <w:rsid w:val="005E6285"/>
    <w:rsid w:val="005E766F"/>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A0AC6"/>
    <w:rsid w:val="006A0E9E"/>
    <w:rsid w:val="006A1671"/>
    <w:rsid w:val="006A41EB"/>
    <w:rsid w:val="006A4545"/>
    <w:rsid w:val="006A7C7E"/>
    <w:rsid w:val="006B21D7"/>
    <w:rsid w:val="006B3FF5"/>
    <w:rsid w:val="006B6002"/>
    <w:rsid w:val="006B7973"/>
    <w:rsid w:val="006B7D77"/>
    <w:rsid w:val="006C0506"/>
    <w:rsid w:val="006C05A4"/>
    <w:rsid w:val="006C2D20"/>
    <w:rsid w:val="006C6F24"/>
    <w:rsid w:val="006D5D23"/>
    <w:rsid w:val="006E37C3"/>
    <w:rsid w:val="006E5610"/>
    <w:rsid w:val="006E5A34"/>
    <w:rsid w:val="006E5D54"/>
    <w:rsid w:val="006F32ED"/>
    <w:rsid w:val="006F3651"/>
    <w:rsid w:val="00702151"/>
    <w:rsid w:val="00702952"/>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A5E"/>
    <w:rsid w:val="00887F59"/>
    <w:rsid w:val="00896FCF"/>
    <w:rsid w:val="00897066"/>
    <w:rsid w:val="00897078"/>
    <w:rsid w:val="008978DF"/>
    <w:rsid w:val="008A12AF"/>
    <w:rsid w:val="008A159B"/>
    <w:rsid w:val="008B2899"/>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F3668"/>
    <w:rsid w:val="00B0064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3086"/>
    <w:rsid w:val="00C645EE"/>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45DC"/>
    <w:rsid w:val="00E56FD8"/>
    <w:rsid w:val="00E6471D"/>
    <w:rsid w:val="00E65888"/>
    <w:rsid w:val="00E66CC8"/>
    <w:rsid w:val="00E7231E"/>
    <w:rsid w:val="00E73247"/>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352A0E"/>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352A0E"/>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customXml" Target="../customXml/item4.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83</TotalTime>
  <Pages>110</Pages>
  <Words>110060</Words>
  <Characters>627343</Characters>
  <Application>Microsoft Office Word</Application>
  <DocSecurity>0</DocSecurity>
  <Lines>5227</Lines>
  <Paragraphs>1471</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3593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17</cp:revision>
  <cp:lastPrinted>2009-07-29T03:38:00Z</cp:lastPrinted>
  <dcterms:created xsi:type="dcterms:W3CDTF">2023-09-22T19:25:00Z</dcterms:created>
  <dcterms:modified xsi:type="dcterms:W3CDTF">2023-09-2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